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47FEA" w:rsidRDefault="00400768" w:rsidP="00400768">
      <w:pPr>
        <w:pStyle w:val="Title"/>
      </w:pPr>
      <w:r>
        <w:t>Ph.D. Research Proposal</w:t>
      </w:r>
    </w:p>
    <w:p w:rsidR="00400768" w:rsidRDefault="00400768" w:rsidP="00400768">
      <w:pPr>
        <w:jc w:val="right"/>
        <w:rPr>
          <w:rStyle w:val="Strong"/>
        </w:rPr>
      </w:pPr>
      <w:r>
        <w:rPr>
          <w:rStyle w:val="Strong"/>
        </w:rPr>
        <w:t>Doctoral Program in Civil Engineering</w:t>
      </w:r>
    </w:p>
    <w:p w:rsidR="00400768" w:rsidRDefault="00400768" w:rsidP="00400768">
      <w:pPr>
        <w:jc w:val="right"/>
        <w:rPr>
          <w:rStyle w:val="Strong"/>
        </w:rPr>
      </w:pPr>
    </w:p>
    <w:p w:rsidR="00400768" w:rsidRDefault="00400768" w:rsidP="00400768">
      <w:pPr>
        <w:jc w:val="right"/>
        <w:rPr>
          <w:rStyle w:val="Strong"/>
        </w:rPr>
      </w:pPr>
    </w:p>
    <w:p w:rsidR="00400768" w:rsidRDefault="00400768" w:rsidP="00D63C04">
      <w:pPr>
        <w:jc w:val="right"/>
        <w:rPr>
          <w:rStyle w:val="Strong"/>
          <w:sz w:val="44"/>
          <w:szCs w:val="44"/>
        </w:rPr>
      </w:pPr>
      <w:r w:rsidRPr="00400768">
        <w:rPr>
          <w:rStyle w:val="Strong"/>
          <w:sz w:val="44"/>
          <w:szCs w:val="44"/>
        </w:rPr>
        <w:t>Influential Parameters Leading to Large Dynamic Amplification of Bridges</w:t>
      </w:r>
    </w:p>
    <w:p w:rsidR="00AF41DE" w:rsidRDefault="00AF41DE" w:rsidP="00400768">
      <w:pPr>
        <w:ind w:firstLine="2790"/>
        <w:jc w:val="right"/>
        <w:rPr>
          <w:rStyle w:val="Strong"/>
          <w:sz w:val="44"/>
          <w:szCs w:val="44"/>
        </w:rPr>
      </w:pPr>
    </w:p>
    <w:p w:rsidR="00400768" w:rsidRPr="00400768" w:rsidRDefault="00400768" w:rsidP="00AF41DE">
      <w:pPr>
        <w:pStyle w:val="NoSpacing"/>
        <w:jc w:val="right"/>
        <w:rPr>
          <w:rStyle w:val="Strong"/>
          <w:b w:val="0"/>
          <w:bCs w:val="0"/>
          <w:szCs w:val="28"/>
        </w:rPr>
      </w:pPr>
      <w:r w:rsidRPr="00400768">
        <w:rPr>
          <w:rStyle w:val="Strong"/>
          <w:b w:val="0"/>
          <w:bCs w:val="0"/>
          <w:szCs w:val="28"/>
        </w:rPr>
        <w:t xml:space="preserve">John </w:t>
      </w:r>
      <w:r>
        <w:rPr>
          <w:rStyle w:val="Strong"/>
          <w:b w:val="0"/>
          <w:bCs w:val="0"/>
          <w:szCs w:val="28"/>
        </w:rPr>
        <w:t xml:space="preserve">Burton </w:t>
      </w:r>
      <w:proofErr w:type="spellStart"/>
      <w:r w:rsidRPr="00400768">
        <w:rPr>
          <w:rStyle w:val="Strong"/>
          <w:b w:val="0"/>
          <w:bCs w:val="0"/>
          <w:szCs w:val="28"/>
        </w:rPr>
        <w:t>Braley</w:t>
      </w:r>
      <w:proofErr w:type="spellEnd"/>
    </w:p>
    <w:p w:rsidR="00400768" w:rsidRDefault="00917A2A" w:rsidP="00AF41DE">
      <w:pPr>
        <w:pStyle w:val="NoSpacing"/>
        <w:jc w:val="right"/>
        <w:rPr>
          <w:rStyle w:val="Strong"/>
          <w:b w:val="0"/>
          <w:bCs w:val="0"/>
          <w:szCs w:val="28"/>
        </w:rPr>
      </w:pPr>
      <w:hyperlink r:id="rId7" w:history="1">
        <w:r w:rsidR="00400768" w:rsidRPr="000C6A7C">
          <w:rPr>
            <w:rStyle w:val="Hyperlink"/>
            <w:sz w:val="28"/>
            <w:szCs w:val="28"/>
          </w:rPr>
          <w:t>jbbraley@gmail.com</w:t>
        </w:r>
      </w:hyperlink>
    </w:p>
    <w:p w:rsidR="00400768" w:rsidRDefault="00400768" w:rsidP="00400768">
      <w:pPr>
        <w:pStyle w:val="NoSpacing"/>
        <w:ind w:firstLine="6840"/>
        <w:jc w:val="right"/>
        <w:rPr>
          <w:rStyle w:val="Strong"/>
          <w:b w:val="0"/>
          <w:bCs w:val="0"/>
          <w:szCs w:val="28"/>
        </w:rPr>
      </w:pPr>
    </w:p>
    <w:p w:rsidR="00400768" w:rsidRDefault="00400768" w:rsidP="00AF41DE">
      <w:pPr>
        <w:pStyle w:val="NoSpacing"/>
        <w:jc w:val="right"/>
        <w:rPr>
          <w:rStyle w:val="Strong"/>
          <w:b w:val="0"/>
          <w:bCs w:val="0"/>
          <w:szCs w:val="28"/>
        </w:rPr>
      </w:pPr>
    </w:p>
    <w:p w:rsidR="00AF41DE" w:rsidRDefault="00AF41DE" w:rsidP="00AF41DE">
      <w:pPr>
        <w:pStyle w:val="NoSpacing"/>
        <w:jc w:val="right"/>
        <w:rPr>
          <w:rStyle w:val="Strong"/>
          <w:b w:val="0"/>
          <w:bCs w:val="0"/>
          <w:szCs w:val="28"/>
        </w:rPr>
      </w:pPr>
    </w:p>
    <w:p w:rsidR="00AF41DE" w:rsidRDefault="00AF41DE" w:rsidP="00AF41DE">
      <w:pPr>
        <w:pStyle w:val="NoSpacing"/>
        <w:jc w:val="right"/>
        <w:rPr>
          <w:rStyle w:val="Strong"/>
          <w:b w:val="0"/>
          <w:bCs w:val="0"/>
          <w:szCs w:val="28"/>
        </w:rPr>
      </w:pPr>
    </w:p>
    <w:p w:rsidR="00AF41DE" w:rsidRDefault="00AF41DE" w:rsidP="00AF41DE">
      <w:pPr>
        <w:pStyle w:val="NoSpacing"/>
        <w:jc w:val="right"/>
        <w:rPr>
          <w:rStyle w:val="Strong"/>
          <w:b w:val="0"/>
          <w:bCs w:val="0"/>
          <w:szCs w:val="28"/>
        </w:rPr>
      </w:pPr>
    </w:p>
    <w:p w:rsidR="00400768" w:rsidRDefault="00400768" w:rsidP="00AF41DE">
      <w:pPr>
        <w:pStyle w:val="NoSpacing"/>
        <w:jc w:val="right"/>
        <w:rPr>
          <w:rStyle w:val="Strong"/>
          <w:b w:val="0"/>
          <w:bCs w:val="0"/>
          <w:szCs w:val="28"/>
        </w:rPr>
      </w:pPr>
    </w:p>
    <w:p w:rsidR="00400768" w:rsidRDefault="00400768" w:rsidP="00AF41DE">
      <w:pPr>
        <w:pStyle w:val="NoSpacing"/>
        <w:jc w:val="right"/>
        <w:rPr>
          <w:rStyle w:val="Strong"/>
          <w:b w:val="0"/>
          <w:bCs w:val="0"/>
          <w:szCs w:val="28"/>
        </w:rPr>
      </w:pPr>
    </w:p>
    <w:p w:rsidR="00400768" w:rsidRDefault="00400768" w:rsidP="00AF41DE">
      <w:pPr>
        <w:pStyle w:val="NoSpacing"/>
        <w:jc w:val="right"/>
        <w:rPr>
          <w:rStyle w:val="Strong"/>
          <w:b w:val="0"/>
          <w:bCs w:val="0"/>
          <w:szCs w:val="28"/>
        </w:rPr>
      </w:pPr>
      <w:r>
        <w:rPr>
          <w:rStyle w:val="Strong"/>
          <w:b w:val="0"/>
          <w:bCs w:val="0"/>
          <w:szCs w:val="28"/>
        </w:rPr>
        <w:t>Advisor:</w:t>
      </w:r>
    </w:p>
    <w:p w:rsidR="00400768" w:rsidRDefault="00400768" w:rsidP="00AF41DE">
      <w:pPr>
        <w:pStyle w:val="NoSpacing"/>
        <w:jc w:val="right"/>
        <w:rPr>
          <w:rStyle w:val="Strong"/>
          <w:b w:val="0"/>
          <w:bCs w:val="0"/>
          <w:szCs w:val="28"/>
        </w:rPr>
      </w:pPr>
      <w:r>
        <w:rPr>
          <w:rStyle w:val="Strong"/>
          <w:b w:val="0"/>
          <w:bCs w:val="0"/>
          <w:szCs w:val="28"/>
        </w:rPr>
        <w:t>Franklin L. Moon</w:t>
      </w:r>
    </w:p>
    <w:p w:rsidR="00400768" w:rsidRDefault="00400768" w:rsidP="00400768">
      <w:pPr>
        <w:pStyle w:val="NoSpacing"/>
        <w:ind w:firstLine="6840"/>
        <w:jc w:val="right"/>
        <w:rPr>
          <w:rStyle w:val="Strong"/>
          <w:b w:val="0"/>
          <w:bCs w:val="0"/>
          <w:szCs w:val="28"/>
        </w:rPr>
      </w:pPr>
    </w:p>
    <w:p w:rsidR="00400768" w:rsidRDefault="00400768" w:rsidP="00400768">
      <w:pPr>
        <w:pStyle w:val="NoSpacing"/>
        <w:ind w:firstLine="6840"/>
        <w:jc w:val="right"/>
        <w:rPr>
          <w:rStyle w:val="Strong"/>
          <w:b w:val="0"/>
          <w:bCs w:val="0"/>
          <w:szCs w:val="28"/>
        </w:rPr>
      </w:pPr>
    </w:p>
    <w:p w:rsidR="00400768" w:rsidRDefault="00400768" w:rsidP="00400768">
      <w:pPr>
        <w:pStyle w:val="NoSpacing"/>
        <w:ind w:firstLine="6840"/>
        <w:jc w:val="right"/>
        <w:rPr>
          <w:rStyle w:val="Strong"/>
          <w:b w:val="0"/>
          <w:bCs w:val="0"/>
          <w:szCs w:val="28"/>
        </w:rPr>
      </w:pPr>
    </w:p>
    <w:p w:rsidR="00400768" w:rsidRDefault="00400768" w:rsidP="00400768">
      <w:pPr>
        <w:pStyle w:val="NoSpacing"/>
        <w:ind w:firstLine="6840"/>
        <w:jc w:val="right"/>
        <w:rPr>
          <w:rStyle w:val="Strong"/>
          <w:b w:val="0"/>
          <w:bCs w:val="0"/>
          <w:szCs w:val="28"/>
        </w:rPr>
      </w:pPr>
    </w:p>
    <w:p w:rsidR="00400768" w:rsidRDefault="00400768" w:rsidP="00400768">
      <w:pPr>
        <w:pStyle w:val="NoSpacing"/>
        <w:ind w:firstLine="6840"/>
        <w:jc w:val="right"/>
        <w:rPr>
          <w:rStyle w:val="Strong"/>
          <w:b w:val="0"/>
          <w:bCs w:val="0"/>
          <w:szCs w:val="28"/>
        </w:rPr>
      </w:pPr>
    </w:p>
    <w:p w:rsidR="00400768" w:rsidRDefault="00400768" w:rsidP="00D63C04">
      <w:pPr>
        <w:pStyle w:val="NoSpacing"/>
        <w:jc w:val="right"/>
        <w:rPr>
          <w:rStyle w:val="Strong"/>
          <w:b w:val="0"/>
          <w:bCs w:val="0"/>
          <w:szCs w:val="28"/>
        </w:rPr>
      </w:pPr>
      <w:r>
        <w:rPr>
          <w:rStyle w:val="Strong"/>
          <w:b w:val="0"/>
          <w:bCs w:val="0"/>
          <w:szCs w:val="28"/>
        </w:rPr>
        <w:t>October 5, 2017</w:t>
      </w:r>
    </w:p>
    <w:p w:rsidR="00AF41DE" w:rsidRPr="00AF41DE" w:rsidRDefault="00AF41DE" w:rsidP="00AF41DE">
      <w:pPr>
        <w:pStyle w:val="NoSpacing"/>
        <w:jc w:val="right"/>
        <w:rPr>
          <w:rStyle w:val="Strong"/>
          <w:b w:val="0"/>
          <w:bCs w:val="0"/>
          <w:szCs w:val="28"/>
        </w:rPr>
      </w:pPr>
      <w:r w:rsidRPr="00AF41DE">
        <w:rPr>
          <w:rStyle w:val="Strong"/>
          <w:b w:val="0"/>
          <w:bCs w:val="0"/>
          <w:szCs w:val="28"/>
        </w:rPr>
        <w:t>Department of Civil &amp; Environmental Engineering</w:t>
      </w:r>
    </w:p>
    <w:p w:rsidR="00AF41DE" w:rsidRPr="00AF41DE" w:rsidRDefault="00AF41DE" w:rsidP="00AF41DE">
      <w:pPr>
        <w:pStyle w:val="NoSpacing"/>
        <w:jc w:val="right"/>
        <w:rPr>
          <w:rStyle w:val="Strong"/>
          <w:b w:val="0"/>
          <w:bCs w:val="0"/>
          <w:szCs w:val="28"/>
        </w:rPr>
      </w:pPr>
      <w:r w:rsidRPr="00AF41DE">
        <w:rPr>
          <w:rStyle w:val="Strong"/>
          <w:b w:val="0"/>
          <w:bCs w:val="0"/>
          <w:szCs w:val="28"/>
        </w:rPr>
        <w:t>School of Engineering</w:t>
      </w:r>
    </w:p>
    <w:p w:rsidR="00AF41DE" w:rsidRDefault="00AF41DE" w:rsidP="00AF41DE">
      <w:pPr>
        <w:pStyle w:val="NoSpacing"/>
        <w:jc w:val="right"/>
        <w:rPr>
          <w:rStyle w:val="Strong"/>
          <w:b w:val="0"/>
          <w:bCs w:val="0"/>
          <w:szCs w:val="28"/>
        </w:rPr>
      </w:pPr>
      <w:r w:rsidRPr="00AF41DE">
        <w:rPr>
          <w:rStyle w:val="Strong"/>
          <w:b w:val="0"/>
          <w:bCs w:val="0"/>
          <w:szCs w:val="28"/>
        </w:rPr>
        <w:t xml:space="preserve">Rutgers, </w:t>
      </w:r>
      <w:proofErr w:type="gramStart"/>
      <w:r w:rsidRPr="00AF41DE">
        <w:rPr>
          <w:rStyle w:val="Strong"/>
          <w:b w:val="0"/>
          <w:bCs w:val="0"/>
          <w:szCs w:val="28"/>
        </w:rPr>
        <w:t>The</w:t>
      </w:r>
      <w:proofErr w:type="gramEnd"/>
      <w:r w:rsidRPr="00AF41DE">
        <w:rPr>
          <w:rStyle w:val="Strong"/>
          <w:b w:val="0"/>
          <w:bCs w:val="0"/>
          <w:szCs w:val="28"/>
        </w:rPr>
        <w:t xml:space="preserve"> State University of New Jersey</w:t>
      </w:r>
    </w:p>
    <w:p w:rsidR="00D63C04" w:rsidRDefault="00AF41DE" w:rsidP="00F0212A">
      <w:pPr>
        <w:pStyle w:val="AnonHeading"/>
      </w:pPr>
      <w:r>
        <w:rPr>
          <w:rStyle w:val="Strong"/>
        </w:rPr>
        <w:br w:type="page"/>
      </w:r>
    </w:p>
    <w:p w:rsidR="00D63C04" w:rsidRDefault="00D63C04" w:rsidP="00D63C04">
      <w:pPr>
        <w:pStyle w:val="AnonHeading"/>
      </w:pPr>
      <w:r>
        <w:lastRenderedPageBreak/>
        <w:t>Table of Contents</w:t>
      </w:r>
    </w:p>
    <w:p w:rsidR="00F0212A" w:rsidRDefault="00B11172">
      <w:pPr>
        <w:pStyle w:val="TOC1"/>
        <w:tabs>
          <w:tab w:val="right" w:leader="dot" w:pos="8630"/>
        </w:tabs>
        <w:rPr>
          <w:rFonts w:asciiTheme="minorHAnsi" w:eastAsiaTheme="minorEastAsia" w:hAnsiTheme="minorHAnsi"/>
          <w:noProof/>
          <w:sz w:val="22"/>
        </w:rPr>
      </w:pPr>
      <w:r>
        <w:fldChar w:fldCharType="begin"/>
      </w:r>
      <w:r>
        <w:instrText xml:space="preserve"> TOC \o "2-3" \h \z \t "Heading 1,1" </w:instrText>
      </w:r>
      <w:r>
        <w:fldChar w:fldCharType="separate"/>
      </w:r>
      <w:hyperlink w:anchor="_Toc503870836" w:history="1">
        <w:r w:rsidR="00F0212A" w:rsidRPr="008B5E5A">
          <w:rPr>
            <w:rStyle w:val="Hyperlink"/>
            <w:noProof/>
          </w:rPr>
          <w:t>Introduction</w:t>
        </w:r>
        <w:r w:rsidR="00F0212A">
          <w:rPr>
            <w:noProof/>
            <w:webHidden/>
          </w:rPr>
          <w:tab/>
        </w:r>
        <w:r w:rsidR="00F0212A">
          <w:rPr>
            <w:noProof/>
            <w:webHidden/>
          </w:rPr>
          <w:fldChar w:fldCharType="begin"/>
        </w:r>
        <w:r w:rsidR="00F0212A">
          <w:rPr>
            <w:noProof/>
            <w:webHidden/>
          </w:rPr>
          <w:instrText xml:space="preserve"> PAGEREF _Toc503870836 \h </w:instrText>
        </w:r>
        <w:r w:rsidR="00F0212A">
          <w:rPr>
            <w:noProof/>
            <w:webHidden/>
          </w:rPr>
        </w:r>
        <w:r w:rsidR="00F0212A">
          <w:rPr>
            <w:noProof/>
            <w:webHidden/>
          </w:rPr>
          <w:fldChar w:fldCharType="separate"/>
        </w:r>
        <w:r w:rsidR="00F0212A">
          <w:rPr>
            <w:noProof/>
            <w:webHidden/>
          </w:rPr>
          <w:t>2</w:t>
        </w:r>
        <w:r w:rsidR="00F0212A">
          <w:rPr>
            <w:noProof/>
            <w:webHidden/>
          </w:rPr>
          <w:fldChar w:fldCharType="end"/>
        </w:r>
      </w:hyperlink>
    </w:p>
    <w:p w:rsidR="00F0212A" w:rsidRDefault="00917A2A">
      <w:pPr>
        <w:pStyle w:val="TOC1"/>
        <w:tabs>
          <w:tab w:val="right" w:leader="dot" w:pos="8630"/>
        </w:tabs>
        <w:rPr>
          <w:rFonts w:asciiTheme="minorHAnsi" w:eastAsiaTheme="minorEastAsia" w:hAnsiTheme="minorHAnsi"/>
          <w:noProof/>
          <w:sz w:val="22"/>
        </w:rPr>
      </w:pPr>
      <w:hyperlink w:anchor="_Toc503870837" w:history="1">
        <w:r w:rsidR="00F0212A" w:rsidRPr="008B5E5A">
          <w:rPr>
            <w:rStyle w:val="Hyperlink"/>
            <w:noProof/>
          </w:rPr>
          <w:t>State of the Art</w:t>
        </w:r>
        <w:r w:rsidR="00F0212A">
          <w:rPr>
            <w:noProof/>
            <w:webHidden/>
          </w:rPr>
          <w:tab/>
        </w:r>
        <w:r w:rsidR="00F0212A">
          <w:rPr>
            <w:noProof/>
            <w:webHidden/>
          </w:rPr>
          <w:fldChar w:fldCharType="begin"/>
        </w:r>
        <w:r w:rsidR="00F0212A">
          <w:rPr>
            <w:noProof/>
            <w:webHidden/>
          </w:rPr>
          <w:instrText xml:space="preserve"> PAGEREF _Toc503870837 \h </w:instrText>
        </w:r>
        <w:r w:rsidR="00F0212A">
          <w:rPr>
            <w:noProof/>
            <w:webHidden/>
          </w:rPr>
        </w:r>
        <w:r w:rsidR="00F0212A">
          <w:rPr>
            <w:noProof/>
            <w:webHidden/>
          </w:rPr>
          <w:fldChar w:fldCharType="separate"/>
        </w:r>
        <w:r w:rsidR="00F0212A">
          <w:rPr>
            <w:noProof/>
            <w:webHidden/>
          </w:rPr>
          <w:t>3</w:t>
        </w:r>
        <w:r w:rsidR="00F0212A">
          <w:rPr>
            <w:noProof/>
            <w:webHidden/>
          </w:rPr>
          <w:fldChar w:fldCharType="end"/>
        </w:r>
      </w:hyperlink>
    </w:p>
    <w:p w:rsidR="00F0212A" w:rsidRDefault="00917A2A">
      <w:pPr>
        <w:pStyle w:val="TOC2"/>
        <w:tabs>
          <w:tab w:val="right" w:leader="dot" w:pos="8630"/>
        </w:tabs>
        <w:rPr>
          <w:rFonts w:asciiTheme="minorHAnsi" w:eastAsiaTheme="minorEastAsia" w:hAnsiTheme="minorHAnsi"/>
          <w:noProof/>
          <w:sz w:val="22"/>
        </w:rPr>
      </w:pPr>
      <w:hyperlink w:anchor="_Toc503870838" w:history="1">
        <w:r w:rsidR="00F0212A" w:rsidRPr="008B5E5A">
          <w:rPr>
            <w:rStyle w:val="Hyperlink"/>
            <w:noProof/>
          </w:rPr>
          <w:t>Dynamic Amplification in Bridge Codes</w:t>
        </w:r>
        <w:r w:rsidR="00F0212A">
          <w:rPr>
            <w:noProof/>
            <w:webHidden/>
          </w:rPr>
          <w:tab/>
        </w:r>
        <w:r w:rsidR="00F0212A">
          <w:rPr>
            <w:noProof/>
            <w:webHidden/>
          </w:rPr>
          <w:fldChar w:fldCharType="begin"/>
        </w:r>
        <w:r w:rsidR="00F0212A">
          <w:rPr>
            <w:noProof/>
            <w:webHidden/>
          </w:rPr>
          <w:instrText xml:space="preserve"> PAGEREF _Toc503870838 \h </w:instrText>
        </w:r>
        <w:r w:rsidR="00F0212A">
          <w:rPr>
            <w:noProof/>
            <w:webHidden/>
          </w:rPr>
        </w:r>
        <w:r w:rsidR="00F0212A">
          <w:rPr>
            <w:noProof/>
            <w:webHidden/>
          </w:rPr>
          <w:fldChar w:fldCharType="separate"/>
        </w:r>
        <w:r w:rsidR="00F0212A">
          <w:rPr>
            <w:noProof/>
            <w:webHidden/>
          </w:rPr>
          <w:t>4</w:t>
        </w:r>
        <w:r w:rsidR="00F0212A">
          <w:rPr>
            <w:noProof/>
            <w:webHidden/>
          </w:rPr>
          <w:fldChar w:fldCharType="end"/>
        </w:r>
      </w:hyperlink>
    </w:p>
    <w:p w:rsidR="00F0212A" w:rsidRDefault="00917A2A">
      <w:pPr>
        <w:pStyle w:val="TOC2"/>
        <w:tabs>
          <w:tab w:val="right" w:leader="dot" w:pos="8630"/>
        </w:tabs>
        <w:rPr>
          <w:rFonts w:asciiTheme="minorHAnsi" w:eastAsiaTheme="minorEastAsia" w:hAnsiTheme="minorHAnsi"/>
          <w:noProof/>
          <w:sz w:val="22"/>
        </w:rPr>
      </w:pPr>
      <w:hyperlink w:anchor="_Toc503870839" w:history="1">
        <w:r w:rsidR="00F0212A" w:rsidRPr="008B5E5A">
          <w:rPr>
            <w:rStyle w:val="Hyperlink"/>
            <w:noProof/>
          </w:rPr>
          <w:t>Experimental Evaluation of Amplification Factors</w:t>
        </w:r>
        <w:r w:rsidR="00F0212A">
          <w:rPr>
            <w:noProof/>
            <w:webHidden/>
          </w:rPr>
          <w:tab/>
        </w:r>
        <w:r w:rsidR="00F0212A">
          <w:rPr>
            <w:noProof/>
            <w:webHidden/>
          </w:rPr>
          <w:fldChar w:fldCharType="begin"/>
        </w:r>
        <w:r w:rsidR="00F0212A">
          <w:rPr>
            <w:noProof/>
            <w:webHidden/>
          </w:rPr>
          <w:instrText xml:space="preserve"> PAGEREF _Toc503870839 \h </w:instrText>
        </w:r>
        <w:r w:rsidR="00F0212A">
          <w:rPr>
            <w:noProof/>
            <w:webHidden/>
          </w:rPr>
        </w:r>
        <w:r w:rsidR="00F0212A">
          <w:rPr>
            <w:noProof/>
            <w:webHidden/>
          </w:rPr>
          <w:fldChar w:fldCharType="separate"/>
        </w:r>
        <w:r w:rsidR="00F0212A">
          <w:rPr>
            <w:noProof/>
            <w:webHidden/>
          </w:rPr>
          <w:t>5</w:t>
        </w:r>
        <w:r w:rsidR="00F0212A">
          <w:rPr>
            <w:noProof/>
            <w:webHidden/>
          </w:rPr>
          <w:fldChar w:fldCharType="end"/>
        </w:r>
      </w:hyperlink>
    </w:p>
    <w:p w:rsidR="00F0212A" w:rsidRDefault="00917A2A">
      <w:pPr>
        <w:pStyle w:val="TOC2"/>
        <w:tabs>
          <w:tab w:val="right" w:leader="dot" w:pos="8630"/>
        </w:tabs>
        <w:rPr>
          <w:rFonts w:asciiTheme="minorHAnsi" w:eastAsiaTheme="minorEastAsia" w:hAnsiTheme="minorHAnsi"/>
          <w:noProof/>
          <w:sz w:val="22"/>
        </w:rPr>
      </w:pPr>
      <w:hyperlink w:anchor="_Toc503870840" w:history="1">
        <w:r w:rsidR="00F0212A" w:rsidRPr="008B5E5A">
          <w:rPr>
            <w:rStyle w:val="Hyperlink"/>
            <w:noProof/>
          </w:rPr>
          <w:t>Influential Parameters for Dynamic Amplification</w:t>
        </w:r>
        <w:r w:rsidR="00F0212A">
          <w:rPr>
            <w:noProof/>
            <w:webHidden/>
          </w:rPr>
          <w:tab/>
        </w:r>
        <w:r w:rsidR="00F0212A">
          <w:rPr>
            <w:noProof/>
            <w:webHidden/>
          </w:rPr>
          <w:fldChar w:fldCharType="begin"/>
        </w:r>
        <w:r w:rsidR="00F0212A">
          <w:rPr>
            <w:noProof/>
            <w:webHidden/>
          </w:rPr>
          <w:instrText xml:space="preserve"> PAGEREF _Toc503870840 \h </w:instrText>
        </w:r>
        <w:r w:rsidR="00F0212A">
          <w:rPr>
            <w:noProof/>
            <w:webHidden/>
          </w:rPr>
        </w:r>
        <w:r w:rsidR="00F0212A">
          <w:rPr>
            <w:noProof/>
            <w:webHidden/>
          </w:rPr>
          <w:fldChar w:fldCharType="separate"/>
        </w:r>
        <w:r w:rsidR="00F0212A">
          <w:rPr>
            <w:noProof/>
            <w:webHidden/>
          </w:rPr>
          <w:t>6</w:t>
        </w:r>
        <w:r w:rsidR="00F0212A">
          <w:rPr>
            <w:noProof/>
            <w:webHidden/>
          </w:rPr>
          <w:fldChar w:fldCharType="end"/>
        </w:r>
      </w:hyperlink>
    </w:p>
    <w:p w:rsidR="00F0212A" w:rsidRDefault="00917A2A">
      <w:pPr>
        <w:pStyle w:val="TOC2"/>
        <w:tabs>
          <w:tab w:val="right" w:leader="dot" w:pos="8630"/>
        </w:tabs>
        <w:rPr>
          <w:rFonts w:asciiTheme="minorHAnsi" w:eastAsiaTheme="minorEastAsia" w:hAnsiTheme="minorHAnsi"/>
          <w:noProof/>
          <w:sz w:val="22"/>
        </w:rPr>
      </w:pPr>
      <w:hyperlink w:anchor="_Toc503870841" w:history="1">
        <w:r w:rsidR="00F0212A" w:rsidRPr="008B5E5A">
          <w:rPr>
            <w:rStyle w:val="Hyperlink"/>
            <w:noProof/>
          </w:rPr>
          <w:t>Influence of Road Surface Roughness on Dynamic Amplification</w:t>
        </w:r>
        <w:r w:rsidR="00F0212A">
          <w:rPr>
            <w:noProof/>
            <w:webHidden/>
          </w:rPr>
          <w:tab/>
        </w:r>
        <w:r w:rsidR="00F0212A">
          <w:rPr>
            <w:noProof/>
            <w:webHidden/>
          </w:rPr>
          <w:fldChar w:fldCharType="begin"/>
        </w:r>
        <w:r w:rsidR="00F0212A">
          <w:rPr>
            <w:noProof/>
            <w:webHidden/>
          </w:rPr>
          <w:instrText xml:space="preserve"> PAGEREF _Toc503870841 \h </w:instrText>
        </w:r>
        <w:r w:rsidR="00F0212A">
          <w:rPr>
            <w:noProof/>
            <w:webHidden/>
          </w:rPr>
        </w:r>
        <w:r w:rsidR="00F0212A">
          <w:rPr>
            <w:noProof/>
            <w:webHidden/>
          </w:rPr>
          <w:fldChar w:fldCharType="separate"/>
        </w:r>
        <w:r w:rsidR="00F0212A">
          <w:rPr>
            <w:noProof/>
            <w:webHidden/>
          </w:rPr>
          <w:t>6</w:t>
        </w:r>
        <w:r w:rsidR="00F0212A">
          <w:rPr>
            <w:noProof/>
            <w:webHidden/>
          </w:rPr>
          <w:fldChar w:fldCharType="end"/>
        </w:r>
      </w:hyperlink>
    </w:p>
    <w:p w:rsidR="00F0212A" w:rsidRDefault="00917A2A">
      <w:pPr>
        <w:pStyle w:val="TOC2"/>
        <w:tabs>
          <w:tab w:val="right" w:leader="dot" w:pos="8630"/>
        </w:tabs>
        <w:rPr>
          <w:rFonts w:asciiTheme="minorHAnsi" w:eastAsiaTheme="minorEastAsia" w:hAnsiTheme="minorHAnsi"/>
          <w:noProof/>
          <w:sz w:val="22"/>
        </w:rPr>
      </w:pPr>
      <w:hyperlink w:anchor="_Toc503870842" w:history="1">
        <w:r w:rsidR="00F0212A" w:rsidRPr="008B5E5A">
          <w:rPr>
            <w:rStyle w:val="Hyperlink"/>
            <w:noProof/>
          </w:rPr>
          <w:t>Modeling Vehicle-Bridge Interaction</w:t>
        </w:r>
        <w:r w:rsidR="00F0212A">
          <w:rPr>
            <w:noProof/>
            <w:webHidden/>
          </w:rPr>
          <w:tab/>
        </w:r>
        <w:r w:rsidR="00F0212A">
          <w:rPr>
            <w:noProof/>
            <w:webHidden/>
          </w:rPr>
          <w:fldChar w:fldCharType="begin"/>
        </w:r>
        <w:r w:rsidR="00F0212A">
          <w:rPr>
            <w:noProof/>
            <w:webHidden/>
          </w:rPr>
          <w:instrText xml:space="preserve"> PAGEREF _Toc503870842 \h </w:instrText>
        </w:r>
        <w:r w:rsidR="00F0212A">
          <w:rPr>
            <w:noProof/>
            <w:webHidden/>
          </w:rPr>
        </w:r>
        <w:r w:rsidR="00F0212A">
          <w:rPr>
            <w:noProof/>
            <w:webHidden/>
          </w:rPr>
          <w:fldChar w:fldCharType="separate"/>
        </w:r>
        <w:r w:rsidR="00F0212A">
          <w:rPr>
            <w:noProof/>
            <w:webHidden/>
          </w:rPr>
          <w:t>8</w:t>
        </w:r>
        <w:r w:rsidR="00F0212A">
          <w:rPr>
            <w:noProof/>
            <w:webHidden/>
          </w:rPr>
          <w:fldChar w:fldCharType="end"/>
        </w:r>
      </w:hyperlink>
    </w:p>
    <w:p w:rsidR="00F0212A" w:rsidRDefault="00917A2A">
      <w:pPr>
        <w:pStyle w:val="TOC2"/>
        <w:tabs>
          <w:tab w:val="right" w:leader="dot" w:pos="8630"/>
        </w:tabs>
        <w:rPr>
          <w:rFonts w:asciiTheme="minorHAnsi" w:eastAsiaTheme="minorEastAsia" w:hAnsiTheme="minorHAnsi"/>
          <w:noProof/>
          <w:sz w:val="22"/>
        </w:rPr>
      </w:pPr>
      <w:hyperlink w:anchor="_Toc503870843" w:history="1">
        <w:r w:rsidR="00F0212A" w:rsidRPr="008B5E5A">
          <w:rPr>
            <w:rStyle w:val="Hyperlink"/>
            <w:noProof/>
          </w:rPr>
          <w:t>Bridges with Excessive Vibrations</w:t>
        </w:r>
        <w:r w:rsidR="00F0212A">
          <w:rPr>
            <w:noProof/>
            <w:webHidden/>
          </w:rPr>
          <w:tab/>
        </w:r>
        <w:r w:rsidR="00F0212A">
          <w:rPr>
            <w:noProof/>
            <w:webHidden/>
          </w:rPr>
          <w:fldChar w:fldCharType="begin"/>
        </w:r>
        <w:r w:rsidR="00F0212A">
          <w:rPr>
            <w:noProof/>
            <w:webHidden/>
          </w:rPr>
          <w:instrText xml:space="preserve"> PAGEREF _Toc503870843 \h </w:instrText>
        </w:r>
        <w:r w:rsidR="00F0212A">
          <w:rPr>
            <w:noProof/>
            <w:webHidden/>
          </w:rPr>
        </w:r>
        <w:r w:rsidR="00F0212A">
          <w:rPr>
            <w:noProof/>
            <w:webHidden/>
          </w:rPr>
          <w:fldChar w:fldCharType="separate"/>
        </w:r>
        <w:r w:rsidR="00F0212A">
          <w:rPr>
            <w:noProof/>
            <w:webHidden/>
          </w:rPr>
          <w:t>8</w:t>
        </w:r>
        <w:r w:rsidR="00F0212A">
          <w:rPr>
            <w:noProof/>
            <w:webHidden/>
          </w:rPr>
          <w:fldChar w:fldCharType="end"/>
        </w:r>
      </w:hyperlink>
    </w:p>
    <w:p w:rsidR="00F0212A" w:rsidRDefault="00917A2A">
      <w:pPr>
        <w:pStyle w:val="TOC1"/>
        <w:tabs>
          <w:tab w:val="right" w:leader="dot" w:pos="8630"/>
        </w:tabs>
        <w:rPr>
          <w:rFonts w:asciiTheme="minorHAnsi" w:eastAsiaTheme="minorEastAsia" w:hAnsiTheme="minorHAnsi"/>
          <w:noProof/>
          <w:sz w:val="22"/>
        </w:rPr>
      </w:pPr>
      <w:hyperlink w:anchor="_Toc503870844" w:history="1">
        <w:r w:rsidR="00F0212A" w:rsidRPr="008B5E5A">
          <w:rPr>
            <w:rStyle w:val="Hyperlink"/>
            <w:noProof/>
          </w:rPr>
          <w:t>Research Objectives and Approach</w:t>
        </w:r>
        <w:r w:rsidR="00F0212A">
          <w:rPr>
            <w:noProof/>
            <w:webHidden/>
          </w:rPr>
          <w:tab/>
        </w:r>
        <w:r w:rsidR="00F0212A">
          <w:rPr>
            <w:noProof/>
            <w:webHidden/>
          </w:rPr>
          <w:fldChar w:fldCharType="begin"/>
        </w:r>
        <w:r w:rsidR="00F0212A">
          <w:rPr>
            <w:noProof/>
            <w:webHidden/>
          </w:rPr>
          <w:instrText xml:space="preserve"> PAGEREF _Toc503870844 \h </w:instrText>
        </w:r>
        <w:r w:rsidR="00F0212A">
          <w:rPr>
            <w:noProof/>
            <w:webHidden/>
          </w:rPr>
        </w:r>
        <w:r w:rsidR="00F0212A">
          <w:rPr>
            <w:noProof/>
            <w:webHidden/>
          </w:rPr>
          <w:fldChar w:fldCharType="separate"/>
        </w:r>
        <w:r w:rsidR="00F0212A">
          <w:rPr>
            <w:noProof/>
            <w:webHidden/>
          </w:rPr>
          <w:t>8</w:t>
        </w:r>
        <w:r w:rsidR="00F0212A">
          <w:rPr>
            <w:noProof/>
            <w:webHidden/>
          </w:rPr>
          <w:fldChar w:fldCharType="end"/>
        </w:r>
      </w:hyperlink>
    </w:p>
    <w:p w:rsidR="00F0212A" w:rsidRDefault="00917A2A">
      <w:pPr>
        <w:pStyle w:val="TOC2"/>
        <w:tabs>
          <w:tab w:val="right" w:leader="dot" w:pos="8630"/>
        </w:tabs>
        <w:rPr>
          <w:rFonts w:asciiTheme="minorHAnsi" w:eastAsiaTheme="minorEastAsia" w:hAnsiTheme="minorHAnsi"/>
          <w:noProof/>
          <w:sz w:val="22"/>
        </w:rPr>
      </w:pPr>
      <w:hyperlink w:anchor="_Toc503870845" w:history="1">
        <w:r w:rsidR="00F0212A" w:rsidRPr="008B5E5A">
          <w:rPr>
            <w:rStyle w:val="Hyperlink"/>
            <w:noProof/>
          </w:rPr>
          <w:t>Understanding dynamic amplification</w:t>
        </w:r>
        <w:r w:rsidR="00F0212A">
          <w:rPr>
            <w:noProof/>
            <w:webHidden/>
          </w:rPr>
          <w:tab/>
        </w:r>
        <w:r w:rsidR="00F0212A">
          <w:rPr>
            <w:noProof/>
            <w:webHidden/>
          </w:rPr>
          <w:fldChar w:fldCharType="begin"/>
        </w:r>
        <w:r w:rsidR="00F0212A">
          <w:rPr>
            <w:noProof/>
            <w:webHidden/>
          </w:rPr>
          <w:instrText xml:space="preserve"> PAGEREF _Toc503870845 \h </w:instrText>
        </w:r>
        <w:r w:rsidR="00F0212A">
          <w:rPr>
            <w:noProof/>
            <w:webHidden/>
          </w:rPr>
        </w:r>
        <w:r w:rsidR="00F0212A">
          <w:rPr>
            <w:noProof/>
            <w:webHidden/>
          </w:rPr>
          <w:fldChar w:fldCharType="separate"/>
        </w:r>
        <w:r w:rsidR="00F0212A">
          <w:rPr>
            <w:noProof/>
            <w:webHidden/>
          </w:rPr>
          <w:t>9</w:t>
        </w:r>
        <w:r w:rsidR="00F0212A">
          <w:rPr>
            <w:noProof/>
            <w:webHidden/>
          </w:rPr>
          <w:fldChar w:fldCharType="end"/>
        </w:r>
      </w:hyperlink>
    </w:p>
    <w:p w:rsidR="00F0212A" w:rsidRDefault="00917A2A">
      <w:pPr>
        <w:pStyle w:val="TOC2"/>
        <w:tabs>
          <w:tab w:val="right" w:leader="dot" w:pos="8630"/>
        </w:tabs>
        <w:rPr>
          <w:rFonts w:asciiTheme="minorHAnsi" w:eastAsiaTheme="minorEastAsia" w:hAnsiTheme="minorHAnsi"/>
          <w:noProof/>
          <w:sz w:val="22"/>
        </w:rPr>
      </w:pPr>
      <w:hyperlink w:anchor="_Toc503870846" w:history="1">
        <w:r w:rsidR="00F0212A" w:rsidRPr="008B5E5A">
          <w:rPr>
            <w:rStyle w:val="Hyperlink"/>
            <w:noProof/>
          </w:rPr>
          <w:t>Parametric Study</w:t>
        </w:r>
        <w:r w:rsidR="00F0212A">
          <w:rPr>
            <w:noProof/>
            <w:webHidden/>
          </w:rPr>
          <w:tab/>
        </w:r>
        <w:r w:rsidR="00F0212A">
          <w:rPr>
            <w:noProof/>
            <w:webHidden/>
          </w:rPr>
          <w:fldChar w:fldCharType="begin"/>
        </w:r>
        <w:r w:rsidR="00F0212A">
          <w:rPr>
            <w:noProof/>
            <w:webHidden/>
          </w:rPr>
          <w:instrText xml:space="preserve"> PAGEREF _Toc503870846 \h </w:instrText>
        </w:r>
        <w:r w:rsidR="00F0212A">
          <w:rPr>
            <w:noProof/>
            <w:webHidden/>
          </w:rPr>
        </w:r>
        <w:r w:rsidR="00F0212A">
          <w:rPr>
            <w:noProof/>
            <w:webHidden/>
          </w:rPr>
          <w:fldChar w:fldCharType="separate"/>
        </w:r>
        <w:r w:rsidR="00F0212A">
          <w:rPr>
            <w:noProof/>
            <w:webHidden/>
          </w:rPr>
          <w:t>10</w:t>
        </w:r>
        <w:r w:rsidR="00F0212A">
          <w:rPr>
            <w:noProof/>
            <w:webHidden/>
          </w:rPr>
          <w:fldChar w:fldCharType="end"/>
        </w:r>
      </w:hyperlink>
    </w:p>
    <w:p w:rsidR="00F0212A" w:rsidRDefault="00917A2A">
      <w:pPr>
        <w:pStyle w:val="TOC2"/>
        <w:tabs>
          <w:tab w:val="right" w:leader="dot" w:pos="8630"/>
        </w:tabs>
        <w:rPr>
          <w:rFonts w:asciiTheme="minorHAnsi" w:eastAsiaTheme="minorEastAsia" w:hAnsiTheme="minorHAnsi"/>
          <w:noProof/>
          <w:sz w:val="22"/>
        </w:rPr>
      </w:pPr>
      <w:hyperlink w:anchor="_Toc503870847" w:history="1">
        <w:r w:rsidR="00F0212A" w:rsidRPr="008B5E5A">
          <w:rPr>
            <w:rStyle w:val="Hyperlink"/>
            <w:noProof/>
          </w:rPr>
          <w:t>Methods of Simulating Vehicle-Bridge Interaction</w:t>
        </w:r>
        <w:r w:rsidR="00F0212A">
          <w:rPr>
            <w:noProof/>
            <w:webHidden/>
          </w:rPr>
          <w:tab/>
        </w:r>
        <w:r w:rsidR="00F0212A">
          <w:rPr>
            <w:noProof/>
            <w:webHidden/>
          </w:rPr>
          <w:fldChar w:fldCharType="begin"/>
        </w:r>
        <w:r w:rsidR="00F0212A">
          <w:rPr>
            <w:noProof/>
            <w:webHidden/>
          </w:rPr>
          <w:instrText xml:space="preserve"> PAGEREF _Toc503870847 \h </w:instrText>
        </w:r>
        <w:r w:rsidR="00F0212A">
          <w:rPr>
            <w:noProof/>
            <w:webHidden/>
          </w:rPr>
        </w:r>
        <w:r w:rsidR="00F0212A">
          <w:rPr>
            <w:noProof/>
            <w:webHidden/>
          </w:rPr>
          <w:fldChar w:fldCharType="separate"/>
        </w:r>
        <w:r w:rsidR="00F0212A">
          <w:rPr>
            <w:noProof/>
            <w:webHidden/>
          </w:rPr>
          <w:t>10</w:t>
        </w:r>
        <w:r w:rsidR="00F0212A">
          <w:rPr>
            <w:noProof/>
            <w:webHidden/>
          </w:rPr>
          <w:fldChar w:fldCharType="end"/>
        </w:r>
      </w:hyperlink>
    </w:p>
    <w:p w:rsidR="00F0212A" w:rsidRDefault="00917A2A">
      <w:pPr>
        <w:pStyle w:val="TOC2"/>
        <w:tabs>
          <w:tab w:val="right" w:leader="dot" w:pos="8630"/>
        </w:tabs>
        <w:rPr>
          <w:rFonts w:asciiTheme="minorHAnsi" w:eastAsiaTheme="minorEastAsia" w:hAnsiTheme="minorHAnsi"/>
          <w:noProof/>
          <w:sz w:val="22"/>
        </w:rPr>
      </w:pPr>
      <w:hyperlink w:anchor="_Toc503870848" w:history="1">
        <w:r w:rsidR="00F0212A" w:rsidRPr="008B5E5A">
          <w:rPr>
            <w:rStyle w:val="Hyperlink"/>
            <w:noProof/>
          </w:rPr>
          <w:t>Implications of Dynamic Amplification</w:t>
        </w:r>
        <w:r w:rsidR="00F0212A">
          <w:rPr>
            <w:noProof/>
            <w:webHidden/>
          </w:rPr>
          <w:tab/>
        </w:r>
        <w:r w:rsidR="00F0212A">
          <w:rPr>
            <w:noProof/>
            <w:webHidden/>
          </w:rPr>
          <w:fldChar w:fldCharType="begin"/>
        </w:r>
        <w:r w:rsidR="00F0212A">
          <w:rPr>
            <w:noProof/>
            <w:webHidden/>
          </w:rPr>
          <w:instrText xml:space="preserve"> PAGEREF _Toc503870848 \h </w:instrText>
        </w:r>
        <w:r w:rsidR="00F0212A">
          <w:rPr>
            <w:noProof/>
            <w:webHidden/>
          </w:rPr>
        </w:r>
        <w:r w:rsidR="00F0212A">
          <w:rPr>
            <w:noProof/>
            <w:webHidden/>
          </w:rPr>
          <w:fldChar w:fldCharType="separate"/>
        </w:r>
        <w:r w:rsidR="00F0212A">
          <w:rPr>
            <w:noProof/>
            <w:webHidden/>
          </w:rPr>
          <w:t>10</w:t>
        </w:r>
        <w:r w:rsidR="00F0212A">
          <w:rPr>
            <w:noProof/>
            <w:webHidden/>
          </w:rPr>
          <w:fldChar w:fldCharType="end"/>
        </w:r>
      </w:hyperlink>
    </w:p>
    <w:p w:rsidR="00F0212A" w:rsidRDefault="00917A2A">
      <w:pPr>
        <w:pStyle w:val="TOC1"/>
        <w:tabs>
          <w:tab w:val="right" w:leader="dot" w:pos="8630"/>
        </w:tabs>
        <w:rPr>
          <w:rFonts w:asciiTheme="minorHAnsi" w:eastAsiaTheme="minorEastAsia" w:hAnsiTheme="minorHAnsi"/>
          <w:noProof/>
          <w:sz w:val="22"/>
        </w:rPr>
      </w:pPr>
      <w:hyperlink w:anchor="_Toc503870849" w:history="1">
        <w:r w:rsidR="00F0212A" w:rsidRPr="008B5E5A">
          <w:rPr>
            <w:rStyle w:val="Hyperlink"/>
            <w:noProof/>
          </w:rPr>
          <w:t>Work Plan</w:t>
        </w:r>
        <w:r w:rsidR="00F0212A">
          <w:rPr>
            <w:noProof/>
            <w:webHidden/>
          </w:rPr>
          <w:tab/>
        </w:r>
        <w:r w:rsidR="00F0212A">
          <w:rPr>
            <w:noProof/>
            <w:webHidden/>
          </w:rPr>
          <w:fldChar w:fldCharType="begin"/>
        </w:r>
        <w:r w:rsidR="00F0212A">
          <w:rPr>
            <w:noProof/>
            <w:webHidden/>
          </w:rPr>
          <w:instrText xml:space="preserve"> PAGEREF _Toc503870849 \h </w:instrText>
        </w:r>
        <w:r w:rsidR="00F0212A">
          <w:rPr>
            <w:noProof/>
            <w:webHidden/>
          </w:rPr>
        </w:r>
        <w:r w:rsidR="00F0212A">
          <w:rPr>
            <w:noProof/>
            <w:webHidden/>
          </w:rPr>
          <w:fldChar w:fldCharType="separate"/>
        </w:r>
        <w:r w:rsidR="00F0212A">
          <w:rPr>
            <w:noProof/>
            <w:webHidden/>
          </w:rPr>
          <w:t>10</w:t>
        </w:r>
        <w:r w:rsidR="00F0212A">
          <w:rPr>
            <w:noProof/>
            <w:webHidden/>
          </w:rPr>
          <w:fldChar w:fldCharType="end"/>
        </w:r>
      </w:hyperlink>
    </w:p>
    <w:p w:rsidR="00F0212A" w:rsidRDefault="00917A2A">
      <w:pPr>
        <w:pStyle w:val="TOC2"/>
        <w:tabs>
          <w:tab w:val="right" w:leader="dot" w:pos="8630"/>
        </w:tabs>
        <w:rPr>
          <w:rFonts w:asciiTheme="minorHAnsi" w:eastAsiaTheme="minorEastAsia" w:hAnsiTheme="minorHAnsi"/>
          <w:noProof/>
          <w:sz w:val="22"/>
        </w:rPr>
      </w:pPr>
      <w:hyperlink w:anchor="_Toc503870850" w:history="1">
        <w:r w:rsidR="00F0212A" w:rsidRPr="008B5E5A">
          <w:rPr>
            <w:rStyle w:val="Hyperlink"/>
            <w:noProof/>
          </w:rPr>
          <w:t>Task 1 – Characterization of structure by field testing</w:t>
        </w:r>
        <w:r w:rsidR="00F0212A">
          <w:rPr>
            <w:noProof/>
            <w:webHidden/>
          </w:rPr>
          <w:tab/>
        </w:r>
        <w:r w:rsidR="00F0212A">
          <w:rPr>
            <w:noProof/>
            <w:webHidden/>
          </w:rPr>
          <w:fldChar w:fldCharType="begin"/>
        </w:r>
        <w:r w:rsidR="00F0212A">
          <w:rPr>
            <w:noProof/>
            <w:webHidden/>
          </w:rPr>
          <w:instrText xml:space="preserve"> PAGEREF _Toc503870850 \h </w:instrText>
        </w:r>
        <w:r w:rsidR="00F0212A">
          <w:rPr>
            <w:noProof/>
            <w:webHidden/>
          </w:rPr>
        </w:r>
        <w:r w:rsidR="00F0212A">
          <w:rPr>
            <w:noProof/>
            <w:webHidden/>
          </w:rPr>
          <w:fldChar w:fldCharType="separate"/>
        </w:r>
        <w:r w:rsidR="00F0212A">
          <w:rPr>
            <w:noProof/>
            <w:webHidden/>
          </w:rPr>
          <w:t>10</w:t>
        </w:r>
        <w:r w:rsidR="00F0212A">
          <w:rPr>
            <w:noProof/>
            <w:webHidden/>
          </w:rPr>
          <w:fldChar w:fldCharType="end"/>
        </w:r>
      </w:hyperlink>
    </w:p>
    <w:p w:rsidR="00F0212A" w:rsidRDefault="00917A2A">
      <w:pPr>
        <w:pStyle w:val="TOC2"/>
        <w:tabs>
          <w:tab w:val="right" w:leader="dot" w:pos="8630"/>
        </w:tabs>
        <w:rPr>
          <w:rFonts w:asciiTheme="minorHAnsi" w:eastAsiaTheme="minorEastAsia" w:hAnsiTheme="minorHAnsi"/>
          <w:noProof/>
          <w:sz w:val="22"/>
        </w:rPr>
      </w:pPr>
      <w:hyperlink w:anchor="_Toc503870851" w:history="1">
        <w:r w:rsidR="00F0212A" w:rsidRPr="008B5E5A">
          <w:rPr>
            <w:rStyle w:val="Hyperlink"/>
            <w:noProof/>
          </w:rPr>
          <w:t>Task 2 – Field testing and simulation to understand vehicle-bridge interaction</w:t>
        </w:r>
        <w:r w:rsidR="00F0212A">
          <w:rPr>
            <w:noProof/>
            <w:webHidden/>
          </w:rPr>
          <w:tab/>
        </w:r>
        <w:r w:rsidR="00F0212A">
          <w:rPr>
            <w:noProof/>
            <w:webHidden/>
          </w:rPr>
          <w:fldChar w:fldCharType="begin"/>
        </w:r>
        <w:r w:rsidR="00F0212A">
          <w:rPr>
            <w:noProof/>
            <w:webHidden/>
          </w:rPr>
          <w:instrText xml:space="preserve"> PAGEREF _Toc503870851 \h </w:instrText>
        </w:r>
        <w:r w:rsidR="00F0212A">
          <w:rPr>
            <w:noProof/>
            <w:webHidden/>
          </w:rPr>
        </w:r>
        <w:r w:rsidR="00F0212A">
          <w:rPr>
            <w:noProof/>
            <w:webHidden/>
          </w:rPr>
          <w:fldChar w:fldCharType="separate"/>
        </w:r>
        <w:r w:rsidR="00F0212A">
          <w:rPr>
            <w:noProof/>
            <w:webHidden/>
          </w:rPr>
          <w:t>11</w:t>
        </w:r>
        <w:r w:rsidR="00F0212A">
          <w:rPr>
            <w:noProof/>
            <w:webHidden/>
          </w:rPr>
          <w:fldChar w:fldCharType="end"/>
        </w:r>
      </w:hyperlink>
    </w:p>
    <w:p w:rsidR="00F0212A" w:rsidRDefault="00917A2A">
      <w:pPr>
        <w:pStyle w:val="TOC2"/>
        <w:tabs>
          <w:tab w:val="right" w:leader="dot" w:pos="8630"/>
        </w:tabs>
        <w:rPr>
          <w:rFonts w:asciiTheme="minorHAnsi" w:eastAsiaTheme="minorEastAsia" w:hAnsiTheme="minorHAnsi"/>
          <w:noProof/>
          <w:sz w:val="22"/>
        </w:rPr>
      </w:pPr>
      <w:hyperlink w:anchor="_Toc503870852" w:history="1">
        <w:r w:rsidR="00F0212A" w:rsidRPr="008B5E5A">
          <w:rPr>
            <w:rStyle w:val="Hyperlink"/>
            <w:noProof/>
          </w:rPr>
          <w:t>Task 3 – Characterizing dynamic amplification due to vehicle-bridge interaction</w:t>
        </w:r>
        <w:r w:rsidR="00F0212A">
          <w:rPr>
            <w:noProof/>
            <w:webHidden/>
          </w:rPr>
          <w:tab/>
        </w:r>
        <w:r w:rsidR="00F0212A">
          <w:rPr>
            <w:noProof/>
            <w:webHidden/>
          </w:rPr>
          <w:fldChar w:fldCharType="begin"/>
        </w:r>
        <w:r w:rsidR="00F0212A">
          <w:rPr>
            <w:noProof/>
            <w:webHidden/>
          </w:rPr>
          <w:instrText xml:space="preserve"> PAGEREF _Toc503870852 \h </w:instrText>
        </w:r>
        <w:r w:rsidR="00F0212A">
          <w:rPr>
            <w:noProof/>
            <w:webHidden/>
          </w:rPr>
        </w:r>
        <w:r w:rsidR="00F0212A">
          <w:rPr>
            <w:noProof/>
            <w:webHidden/>
          </w:rPr>
          <w:fldChar w:fldCharType="separate"/>
        </w:r>
        <w:r w:rsidR="00F0212A">
          <w:rPr>
            <w:noProof/>
            <w:webHidden/>
          </w:rPr>
          <w:t>12</w:t>
        </w:r>
        <w:r w:rsidR="00F0212A">
          <w:rPr>
            <w:noProof/>
            <w:webHidden/>
          </w:rPr>
          <w:fldChar w:fldCharType="end"/>
        </w:r>
      </w:hyperlink>
    </w:p>
    <w:p w:rsidR="00F0212A" w:rsidRDefault="00917A2A">
      <w:pPr>
        <w:pStyle w:val="TOC2"/>
        <w:tabs>
          <w:tab w:val="right" w:leader="dot" w:pos="8630"/>
        </w:tabs>
        <w:rPr>
          <w:rFonts w:asciiTheme="minorHAnsi" w:eastAsiaTheme="minorEastAsia" w:hAnsiTheme="minorHAnsi"/>
          <w:noProof/>
          <w:sz w:val="22"/>
        </w:rPr>
      </w:pPr>
      <w:hyperlink w:anchor="_Toc503870853" w:history="1">
        <w:r w:rsidR="00F0212A" w:rsidRPr="008B5E5A">
          <w:rPr>
            <w:rStyle w:val="Hyperlink"/>
            <w:noProof/>
          </w:rPr>
          <w:t>Task 4 – Implications of traffic induced bridge dynamics</w:t>
        </w:r>
        <w:r w:rsidR="00F0212A">
          <w:rPr>
            <w:noProof/>
            <w:webHidden/>
          </w:rPr>
          <w:tab/>
        </w:r>
        <w:r w:rsidR="00F0212A">
          <w:rPr>
            <w:noProof/>
            <w:webHidden/>
          </w:rPr>
          <w:fldChar w:fldCharType="begin"/>
        </w:r>
        <w:r w:rsidR="00F0212A">
          <w:rPr>
            <w:noProof/>
            <w:webHidden/>
          </w:rPr>
          <w:instrText xml:space="preserve"> PAGEREF _Toc503870853 \h </w:instrText>
        </w:r>
        <w:r w:rsidR="00F0212A">
          <w:rPr>
            <w:noProof/>
            <w:webHidden/>
          </w:rPr>
        </w:r>
        <w:r w:rsidR="00F0212A">
          <w:rPr>
            <w:noProof/>
            <w:webHidden/>
          </w:rPr>
          <w:fldChar w:fldCharType="separate"/>
        </w:r>
        <w:r w:rsidR="00F0212A">
          <w:rPr>
            <w:noProof/>
            <w:webHidden/>
          </w:rPr>
          <w:t>13</w:t>
        </w:r>
        <w:r w:rsidR="00F0212A">
          <w:rPr>
            <w:noProof/>
            <w:webHidden/>
          </w:rPr>
          <w:fldChar w:fldCharType="end"/>
        </w:r>
      </w:hyperlink>
    </w:p>
    <w:p w:rsidR="00F0212A" w:rsidRDefault="00917A2A">
      <w:pPr>
        <w:pStyle w:val="TOC2"/>
        <w:tabs>
          <w:tab w:val="right" w:leader="dot" w:pos="8630"/>
        </w:tabs>
        <w:rPr>
          <w:rFonts w:asciiTheme="minorHAnsi" w:eastAsiaTheme="minorEastAsia" w:hAnsiTheme="minorHAnsi"/>
          <w:noProof/>
          <w:sz w:val="22"/>
        </w:rPr>
      </w:pPr>
      <w:hyperlink w:anchor="_Toc503870854" w:history="1">
        <w:r w:rsidR="00F0212A" w:rsidRPr="008B5E5A">
          <w:rPr>
            <w:rStyle w:val="Hyperlink"/>
            <w:noProof/>
          </w:rPr>
          <w:t>Schedule</w:t>
        </w:r>
        <w:r w:rsidR="00F0212A">
          <w:rPr>
            <w:noProof/>
            <w:webHidden/>
          </w:rPr>
          <w:tab/>
        </w:r>
        <w:r w:rsidR="00F0212A">
          <w:rPr>
            <w:noProof/>
            <w:webHidden/>
          </w:rPr>
          <w:fldChar w:fldCharType="begin"/>
        </w:r>
        <w:r w:rsidR="00F0212A">
          <w:rPr>
            <w:noProof/>
            <w:webHidden/>
          </w:rPr>
          <w:instrText xml:space="preserve"> PAGEREF _Toc503870854 \h </w:instrText>
        </w:r>
        <w:r w:rsidR="00F0212A">
          <w:rPr>
            <w:noProof/>
            <w:webHidden/>
          </w:rPr>
        </w:r>
        <w:r w:rsidR="00F0212A">
          <w:rPr>
            <w:noProof/>
            <w:webHidden/>
          </w:rPr>
          <w:fldChar w:fldCharType="separate"/>
        </w:r>
        <w:r w:rsidR="00F0212A">
          <w:rPr>
            <w:noProof/>
            <w:webHidden/>
          </w:rPr>
          <w:t>14</w:t>
        </w:r>
        <w:r w:rsidR="00F0212A">
          <w:rPr>
            <w:noProof/>
            <w:webHidden/>
          </w:rPr>
          <w:fldChar w:fldCharType="end"/>
        </w:r>
      </w:hyperlink>
    </w:p>
    <w:p w:rsidR="00F0212A" w:rsidRDefault="00917A2A">
      <w:pPr>
        <w:pStyle w:val="TOC1"/>
        <w:tabs>
          <w:tab w:val="right" w:leader="dot" w:pos="8630"/>
        </w:tabs>
        <w:rPr>
          <w:rFonts w:asciiTheme="minorHAnsi" w:eastAsiaTheme="minorEastAsia" w:hAnsiTheme="minorHAnsi"/>
          <w:noProof/>
          <w:sz w:val="22"/>
        </w:rPr>
      </w:pPr>
      <w:hyperlink w:anchor="_Toc503870855" w:history="1">
        <w:r w:rsidR="00F0212A" w:rsidRPr="008B5E5A">
          <w:rPr>
            <w:rStyle w:val="Hyperlink"/>
            <w:noProof/>
          </w:rPr>
          <w:t>Chapter 5 Current Progress</w:t>
        </w:r>
        <w:r w:rsidR="00F0212A">
          <w:rPr>
            <w:noProof/>
            <w:webHidden/>
          </w:rPr>
          <w:tab/>
        </w:r>
        <w:r w:rsidR="00F0212A">
          <w:rPr>
            <w:noProof/>
            <w:webHidden/>
          </w:rPr>
          <w:fldChar w:fldCharType="begin"/>
        </w:r>
        <w:r w:rsidR="00F0212A">
          <w:rPr>
            <w:noProof/>
            <w:webHidden/>
          </w:rPr>
          <w:instrText xml:space="preserve"> PAGEREF _Toc503870855 \h </w:instrText>
        </w:r>
        <w:r w:rsidR="00F0212A">
          <w:rPr>
            <w:noProof/>
            <w:webHidden/>
          </w:rPr>
        </w:r>
        <w:r w:rsidR="00F0212A">
          <w:rPr>
            <w:noProof/>
            <w:webHidden/>
          </w:rPr>
          <w:fldChar w:fldCharType="separate"/>
        </w:r>
        <w:r w:rsidR="00F0212A">
          <w:rPr>
            <w:noProof/>
            <w:webHidden/>
          </w:rPr>
          <w:t>14</w:t>
        </w:r>
        <w:r w:rsidR="00F0212A">
          <w:rPr>
            <w:noProof/>
            <w:webHidden/>
          </w:rPr>
          <w:fldChar w:fldCharType="end"/>
        </w:r>
      </w:hyperlink>
    </w:p>
    <w:p w:rsidR="00F0212A" w:rsidRDefault="00917A2A">
      <w:pPr>
        <w:pStyle w:val="TOC1"/>
        <w:tabs>
          <w:tab w:val="right" w:leader="dot" w:pos="8630"/>
        </w:tabs>
        <w:rPr>
          <w:rFonts w:asciiTheme="minorHAnsi" w:eastAsiaTheme="minorEastAsia" w:hAnsiTheme="minorHAnsi"/>
          <w:noProof/>
          <w:sz w:val="22"/>
        </w:rPr>
      </w:pPr>
      <w:hyperlink w:anchor="_Toc503870856" w:history="1">
        <w:r w:rsidR="00F0212A" w:rsidRPr="008B5E5A">
          <w:rPr>
            <w:rStyle w:val="Hyperlink"/>
            <w:noProof/>
          </w:rPr>
          <w:t>Chapter 6 Conclusions</w:t>
        </w:r>
        <w:r w:rsidR="00F0212A">
          <w:rPr>
            <w:noProof/>
            <w:webHidden/>
          </w:rPr>
          <w:tab/>
        </w:r>
        <w:r w:rsidR="00F0212A">
          <w:rPr>
            <w:noProof/>
            <w:webHidden/>
          </w:rPr>
          <w:fldChar w:fldCharType="begin"/>
        </w:r>
        <w:r w:rsidR="00F0212A">
          <w:rPr>
            <w:noProof/>
            <w:webHidden/>
          </w:rPr>
          <w:instrText xml:space="preserve"> PAGEREF _Toc503870856 \h </w:instrText>
        </w:r>
        <w:r w:rsidR="00F0212A">
          <w:rPr>
            <w:noProof/>
            <w:webHidden/>
          </w:rPr>
        </w:r>
        <w:r w:rsidR="00F0212A">
          <w:rPr>
            <w:noProof/>
            <w:webHidden/>
          </w:rPr>
          <w:fldChar w:fldCharType="separate"/>
        </w:r>
        <w:r w:rsidR="00F0212A">
          <w:rPr>
            <w:noProof/>
            <w:webHidden/>
          </w:rPr>
          <w:t>14</w:t>
        </w:r>
        <w:r w:rsidR="00F0212A">
          <w:rPr>
            <w:noProof/>
            <w:webHidden/>
          </w:rPr>
          <w:fldChar w:fldCharType="end"/>
        </w:r>
      </w:hyperlink>
    </w:p>
    <w:p w:rsidR="00F0212A" w:rsidRDefault="00917A2A">
      <w:pPr>
        <w:pStyle w:val="TOC1"/>
        <w:tabs>
          <w:tab w:val="right" w:leader="dot" w:pos="8630"/>
        </w:tabs>
        <w:rPr>
          <w:rFonts w:asciiTheme="minorHAnsi" w:eastAsiaTheme="minorEastAsia" w:hAnsiTheme="minorHAnsi"/>
          <w:noProof/>
          <w:sz w:val="22"/>
        </w:rPr>
      </w:pPr>
      <w:hyperlink w:anchor="_Toc503870857" w:history="1">
        <w:r w:rsidR="00F0212A" w:rsidRPr="008B5E5A">
          <w:rPr>
            <w:rStyle w:val="Hyperlink"/>
            <w:noProof/>
          </w:rPr>
          <w:t>References</w:t>
        </w:r>
        <w:r w:rsidR="00F0212A">
          <w:rPr>
            <w:noProof/>
            <w:webHidden/>
          </w:rPr>
          <w:tab/>
        </w:r>
        <w:r w:rsidR="00F0212A">
          <w:rPr>
            <w:noProof/>
            <w:webHidden/>
          </w:rPr>
          <w:fldChar w:fldCharType="begin"/>
        </w:r>
        <w:r w:rsidR="00F0212A">
          <w:rPr>
            <w:noProof/>
            <w:webHidden/>
          </w:rPr>
          <w:instrText xml:space="preserve"> PAGEREF _Toc503870857 \h </w:instrText>
        </w:r>
        <w:r w:rsidR="00F0212A">
          <w:rPr>
            <w:noProof/>
            <w:webHidden/>
          </w:rPr>
        </w:r>
        <w:r w:rsidR="00F0212A">
          <w:rPr>
            <w:noProof/>
            <w:webHidden/>
          </w:rPr>
          <w:fldChar w:fldCharType="separate"/>
        </w:r>
        <w:r w:rsidR="00F0212A">
          <w:rPr>
            <w:noProof/>
            <w:webHidden/>
          </w:rPr>
          <w:t>14</w:t>
        </w:r>
        <w:r w:rsidR="00F0212A">
          <w:rPr>
            <w:noProof/>
            <w:webHidden/>
          </w:rPr>
          <w:fldChar w:fldCharType="end"/>
        </w:r>
      </w:hyperlink>
    </w:p>
    <w:p w:rsidR="00D63C04" w:rsidRDefault="00B11172">
      <w:pPr>
        <w:jc w:val="left"/>
      </w:pPr>
      <w:r>
        <w:fldChar w:fldCharType="end"/>
      </w:r>
    </w:p>
    <w:p w:rsidR="00B11172" w:rsidRDefault="00B11172">
      <w:pPr>
        <w:jc w:val="left"/>
      </w:pPr>
    </w:p>
    <w:p w:rsidR="00B11172" w:rsidRDefault="00B11172">
      <w:pPr>
        <w:jc w:val="left"/>
        <w:rPr>
          <w:rFonts w:asciiTheme="majorHAnsi" w:eastAsiaTheme="majorEastAsia" w:hAnsiTheme="majorHAnsi" w:cstheme="majorBidi"/>
          <w:b/>
          <w:bCs/>
          <w:sz w:val="44"/>
          <w:szCs w:val="28"/>
        </w:rPr>
      </w:pPr>
      <w:r>
        <w:br w:type="page"/>
      </w:r>
    </w:p>
    <w:p w:rsidR="00D63C04" w:rsidRDefault="00D63C04" w:rsidP="00D63C04">
      <w:pPr>
        <w:pStyle w:val="Heading1"/>
      </w:pPr>
      <w:bookmarkStart w:id="0" w:name="_Toc503870836"/>
      <w:r>
        <w:lastRenderedPageBreak/>
        <w:t>Introduction</w:t>
      </w:r>
      <w:bookmarkEnd w:id="0"/>
    </w:p>
    <w:p w:rsidR="005A0938" w:rsidRDefault="005A0938" w:rsidP="005A0938">
      <w:r>
        <w:t xml:space="preserve">The changing societal expectations related to infrastructure stewardship and the new demands emerging from connected vehicles cannot be met by the current practice of bridge engineering. Cost-effectively addressing the challenges associated with the aging U.S. bridge stock necessitates a more accurate, quantitative and objective understanding of bridge deterioration. Without the ability to forecast performance and distinguish between over- and under-performing bridges, the paradigms of life-cycle analysis and asset management will remain on the sidelines. Although the qualitative </w:t>
      </w:r>
      <w:r w:rsidR="004C6822">
        <w:t>and</w:t>
      </w:r>
      <w:r>
        <w:t xml:space="preserve"> empirical approaches that define today’s bridge engineering practice have served the profession well over the past five decades, they are wholly incapable of operating under the current fiscal pressures or answering the calls for more efficient and transparent resource allocation. Principal among the shortcomings of current design and assessment approaches is their inability to accurately address the effects of trucks (perhaps the largest demands bridges experience) on bridge performance.  </w:t>
      </w:r>
    </w:p>
    <w:p w:rsidR="005A0938" w:rsidRDefault="005A0938" w:rsidP="005A0938">
      <w:r>
        <w:t xml:space="preserve">In addition to this desire for improved stewardship, our lack of understanding of how trucks influence bridge performance also represents a key barrier to meeting the needs of emerging connected vehicle technology, specifically truck platooning (which will likely be one of the first applications of connected vehicles). Truck platooning is driven by safety and energy efficiency concerns, and involves virtually connecting trucks into a train with extremely small headway in between vehicles. This not only drastically changes the level of live load on bridges (and violates many of the underlying assumptions associated with design and assessment live load models) it creates a more steady-state dynamic loading, which cannot simply be accounted for with an amplification factor. To inform platooning policies and avoid potentially costly unintended consequences, better understanding </w:t>
      </w:r>
      <w:r w:rsidR="004C6822">
        <w:t xml:space="preserve">of </w:t>
      </w:r>
      <w:r>
        <w:t xml:space="preserve">how trucks influence bridge performance is needed.  </w:t>
      </w:r>
    </w:p>
    <w:p w:rsidR="005A0938" w:rsidRDefault="005A0938" w:rsidP="005A0938">
      <w:r>
        <w:t xml:space="preserve">Of particular interest in both of these regards is dynamic vehicle-bridge interaction (VBI). VBI refers to a complex dynamic loading condition where a spring-mass-damper (i.e. truck) traverses a second spring-mass-damper (bridge), thereby exciting the response of the second system which, in turn, influences the response of the former system. To date, most of the work in this area has focused on railway bridges where such dynamic interactions have resulted in significant consequences. The </w:t>
      </w:r>
      <w:r w:rsidR="003A0852">
        <w:t xml:space="preserve">1847 </w:t>
      </w:r>
      <w:r>
        <w:t xml:space="preserve">collapse of the Dee Bridge in England </w:t>
      </w:r>
      <w:r w:rsidR="003A0852">
        <w:t xml:space="preserve">prompted </w:t>
      </w:r>
      <w:r>
        <w:t xml:space="preserve">some of the earliest work examining the dynamic effects of moving loads </w:t>
      </w:r>
      <w:r>
        <w:fldChar w:fldCharType="begin"/>
      </w:r>
      <w:r>
        <w:instrText xml:space="preserve"> ADDIN ZOTERO_ITEM CSL_CITATION {"citationID":"RHJhwxjf","properties":{"formattedCitation":"(Willis 1849)","plainCitation":"(Willis 1849)"},"citationItems":[{"id":386,"uris":["http://zotero.org/users/3157746/items/9T7FNKCC"],"uri":["http://zotero.org/users/3157746/items/9T7FNKCC"],"itemData":{"id":386,"type":"article-journal","title":"The effect produced by causing weights to travel over elastic bars","container-title":"Report of Commissioners appointed to inquire into the application of iron to railway structures, Appendix, HM Stationery Office, London, UK","source":"Google Scholar","author":[{"family":"Willis","given":"R."}],"issued":{"date-parts":[["1849"]]}}}],"schema":"https://github.com/citation-style-language/schema/raw/master/csl-citation.json"} </w:instrText>
      </w:r>
      <w:r>
        <w:fldChar w:fldCharType="separate"/>
      </w:r>
      <w:r w:rsidRPr="005A0938">
        <w:rPr>
          <w:rFonts w:cs="Times New Roman"/>
        </w:rPr>
        <w:t>(Willis 1849)</w:t>
      </w:r>
      <w:r>
        <w:fldChar w:fldCharType="end"/>
      </w:r>
      <w:r>
        <w:t xml:space="preserve">. In the case of highway bridges, the lack of repetitive, steady-state-type loading, together with the large safety factors historically employed, </w:t>
      </w:r>
      <w:r w:rsidR="003A0852">
        <w:t>have</w:t>
      </w:r>
      <w:r>
        <w:t xml:space="preserve"> </w:t>
      </w:r>
      <w:r w:rsidR="003A0852">
        <w:t xml:space="preserve">prevented </w:t>
      </w:r>
      <w:r>
        <w:t xml:space="preserve">the issues of dynamic interaction </w:t>
      </w:r>
      <w:r w:rsidR="003A0852">
        <w:t>from being considered of great consequence</w:t>
      </w:r>
      <w:r>
        <w:t xml:space="preserve">. </w:t>
      </w:r>
      <w:r>
        <w:lastRenderedPageBreak/>
        <w:t xml:space="preserve">However, with the changing societal expectations and emerging technologies, better understanding of VBI has become of critical importance. </w:t>
      </w:r>
    </w:p>
    <w:p w:rsidR="005A0938" w:rsidRDefault="00C4057C" w:rsidP="00D63C04">
      <w:r>
        <w:t xml:space="preserve">To address VBI for highway bridges </w:t>
      </w:r>
      <w:r w:rsidR="00D37866">
        <w:t>the proposed</w:t>
      </w:r>
      <w:r>
        <w:t xml:space="preserve"> research will seek to: (1) characterize the mechanisms behind </w:t>
      </w:r>
      <w:r w:rsidR="00D37866">
        <w:t xml:space="preserve">the </w:t>
      </w:r>
      <w:r>
        <w:t>dynamic interaction and identify the influential parameters by leveraging finite element (FE) simulation tools, (2) i</w:t>
      </w:r>
      <w:r w:rsidRPr="00C4057C">
        <w:t>dentify any shortcomings with current design and assessment methodologies</w:t>
      </w:r>
      <w:r>
        <w:t xml:space="preserve"> and propose modifications, and (3)</w:t>
      </w:r>
      <w:r w:rsidRPr="00C4057C">
        <w:t xml:space="preserve"> identify bridge vulnerabilities associated with truck platooning and make recommendations related to implementation strategies and policies</w:t>
      </w:r>
      <w:r w:rsidR="00C07583">
        <w:t xml:space="preserve">. These objectives will be realized by using data from field testing to inform and “calibrate” FE models, thus ensuring that the models can accurately simulate VBI. </w:t>
      </w:r>
      <w:r w:rsidR="00D37866">
        <w:t>Once confidence in the FE models is established, objectives (2) and (3) can be achieved through p</w:t>
      </w:r>
      <w:r w:rsidR="00C07583">
        <w:t>arametric studies and simulation</w:t>
      </w:r>
      <w:r w:rsidR="00D37866">
        <w:t xml:space="preserve"> of platooning</w:t>
      </w:r>
      <w:r w:rsidR="00C07583">
        <w:t xml:space="preserve"> scenarios</w:t>
      </w:r>
      <w:r w:rsidR="00D37866">
        <w:t>.</w:t>
      </w:r>
    </w:p>
    <w:p w:rsidR="00D37866" w:rsidRDefault="00D37866" w:rsidP="00D63C04">
      <w:r>
        <w:t>The intellectual merit of the proposed research lies in a more thorough understanding of VBI, its mechanisms, and how to appropriately account for those mechanisms in simulation.</w:t>
      </w:r>
      <w:r w:rsidR="002F01D8">
        <w:t xml:space="preserve"> This knowledge will be leveraged to develop more accurate methods of calculating the true response of a structure to moving loads and to identify the characteristics of bridges that may exhibit problematic dynamic amplifications due to VBI. Finally, the research </w:t>
      </w:r>
      <w:r w:rsidR="00050BDC">
        <w:t>will provide a better understanding of the impact that platooned trucks have on a bridge.</w:t>
      </w:r>
    </w:p>
    <w:p w:rsidR="005A0938" w:rsidRDefault="00D37866" w:rsidP="00D63C04">
      <w:r>
        <w:t>The primary broader impact of the proposed research is</w:t>
      </w:r>
      <w:r w:rsidR="00050BDC">
        <w:t xml:space="preserve"> the ability for bridge owners and managers to make better decisions</w:t>
      </w:r>
      <w:r w:rsidR="00344E72">
        <w:t xml:space="preserve">. Better understanding of </w:t>
      </w:r>
      <w:r w:rsidR="00050BDC">
        <w:t>bridge response to traffic</w:t>
      </w:r>
      <w:r w:rsidR="00344E72">
        <w:t xml:space="preserve"> allows for a better measure the structure’s performance as well as improved deteriorati</w:t>
      </w:r>
      <w:r w:rsidR="004C6822">
        <w:t xml:space="preserve">on predictions. </w:t>
      </w:r>
      <w:r w:rsidR="001B46E5">
        <w:t xml:space="preserve">It is further hoped that this improved understanding will lead to more accurate design specifications and fewer structures that are vulnerable to excessive dynamic responses. </w:t>
      </w:r>
      <w:r w:rsidR="00920744">
        <w:t>Furthermore, the knowledge of the effect of repeated vehicles on bridges can be included in truck platooning policy, thus ensuring that bridges are not overstressed by this novel mode of transportation.</w:t>
      </w:r>
    </w:p>
    <w:p w:rsidR="001346F8" w:rsidRDefault="00E55B08" w:rsidP="00B41C49">
      <w:pPr>
        <w:pStyle w:val="Heading1"/>
      </w:pPr>
      <w:bookmarkStart w:id="1" w:name="_Toc503870837"/>
      <w:r>
        <w:t>State of the Art</w:t>
      </w:r>
      <w:bookmarkEnd w:id="1"/>
    </w:p>
    <w:p w:rsidR="00157C54" w:rsidRDefault="00015358" w:rsidP="00D63C04">
      <w:r>
        <w:t xml:space="preserve">Structural analysis of traffic loading on bridges </w:t>
      </w:r>
      <w:r w:rsidR="00157C54">
        <w:t>is performed primarily for the purposes of design or evaluation. The methods of analysis and technological tools historically available have limited the analyses to evaluate the traffic as static loads (i.e. location and magnitude of l</w:t>
      </w:r>
      <w:r w:rsidR="004351D5">
        <w:t xml:space="preserve">oad remain constant with time). </w:t>
      </w:r>
      <w:proofErr w:type="gramStart"/>
      <w:r w:rsidR="004351D5">
        <w:t xml:space="preserve">The industry accounts for this disparity by applying a factor to the </w:t>
      </w:r>
      <w:r w:rsidR="00E3405D">
        <w:t xml:space="preserve">static </w:t>
      </w:r>
      <w:r w:rsidR="004351D5">
        <w:t>load or response, thereby attempting to increase the calculated response to that which the bridge would actually experience from moving vehicular loads.</w:t>
      </w:r>
      <w:proofErr w:type="gramEnd"/>
      <w:r w:rsidR="004351D5">
        <w:t xml:space="preserve"> </w:t>
      </w:r>
    </w:p>
    <w:p w:rsidR="00D738C0" w:rsidRDefault="00D738C0" w:rsidP="00D63C04">
      <w:r>
        <w:lastRenderedPageBreak/>
        <w:t>In this paper, the factor may be referred to as an impact factor (IM) or dynamic amplification factor (DAF). The factors can be defined as follows:</w:t>
      </w:r>
    </w:p>
    <w:p w:rsidR="00D738C0" w:rsidRPr="001C2F8E" w:rsidRDefault="001C2F8E" w:rsidP="00D63C04">
      <w:pPr>
        <w:rPr>
          <w:rFonts w:eastAsiaTheme="minorEastAsia"/>
        </w:rPr>
      </w:pPr>
      <m:oMathPara>
        <m:oMath>
          <m:r>
            <w:rPr>
              <w:rFonts w:ascii="Cambria Math" w:hAnsi="Cambria Math"/>
            </w:rPr>
            <m:t>IM=</m:t>
          </m:r>
          <m:f>
            <m:fPr>
              <m:ctrlPr>
                <w:rPr>
                  <w:rFonts w:ascii="Cambria Math" w:hAnsi="Cambria Math"/>
                  <w:i/>
                </w:rPr>
              </m:ctrlPr>
            </m:fPr>
            <m:num>
              <m:r>
                <w:rPr>
                  <w:rFonts w:ascii="Cambria Math" w:hAnsi="Cambria Math"/>
                </w:rPr>
                <m:t>Dynamic Response-Static Response</m:t>
              </m:r>
            </m:num>
            <m:den>
              <m:r>
                <w:rPr>
                  <w:rFonts w:ascii="Cambria Math" w:hAnsi="Cambria Math"/>
                </w:rPr>
                <m:t>Static Response</m:t>
              </m:r>
            </m:den>
          </m:f>
        </m:oMath>
      </m:oMathPara>
    </w:p>
    <w:p w:rsidR="001C2F8E" w:rsidRPr="001C2F8E" w:rsidRDefault="001C2F8E" w:rsidP="00D63C04">
      <w:pPr>
        <w:rPr>
          <w:rFonts w:eastAsiaTheme="minorEastAsia"/>
        </w:rPr>
      </w:pPr>
      <m:oMathPara>
        <m:oMath>
          <m:r>
            <w:rPr>
              <w:rFonts w:ascii="Cambria Math" w:hAnsi="Cambria Math"/>
            </w:rPr>
            <m:t>DAF=</m:t>
          </m:r>
          <m:f>
            <m:fPr>
              <m:ctrlPr>
                <w:rPr>
                  <w:rFonts w:ascii="Cambria Math" w:hAnsi="Cambria Math"/>
                  <w:i/>
                </w:rPr>
              </m:ctrlPr>
            </m:fPr>
            <m:num>
              <m:r>
                <w:rPr>
                  <w:rFonts w:ascii="Cambria Math" w:hAnsi="Cambria Math"/>
                </w:rPr>
                <m:t>Dynamic Response</m:t>
              </m:r>
            </m:num>
            <m:den>
              <m:r>
                <w:rPr>
                  <w:rFonts w:ascii="Cambria Math" w:hAnsi="Cambria Math"/>
                </w:rPr>
                <m:t>Static Response</m:t>
              </m:r>
            </m:den>
          </m:f>
        </m:oMath>
      </m:oMathPara>
    </w:p>
    <w:p w:rsidR="001C2F8E" w:rsidRDefault="001C2F8E" w:rsidP="00D63C04">
      <w:pPr>
        <w:rPr>
          <w:rFonts w:eastAsiaTheme="minorEastAsia"/>
        </w:rPr>
      </w:pPr>
      <w:r>
        <w:rPr>
          <w:rFonts w:eastAsiaTheme="minorEastAsia"/>
        </w:rPr>
        <w:t xml:space="preserve">Therefore, the IM is </w:t>
      </w:r>
      <w:proofErr w:type="gramStart"/>
      <w:r>
        <w:rPr>
          <w:rFonts w:eastAsiaTheme="minorEastAsia"/>
        </w:rPr>
        <w:t xml:space="preserve">just </w:t>
      </w:r>
      <w:proofErr w:type="gramEnd"/>
      <m:oMath>
        <m:r>
          <w:rPr>
            <w:rFonts w:ascii="Cambria Math" w:eastAsiaTheme="minorEastAsia" w:hAnsi="Cambria Math"/>
          </w:rPr>
          <m:t>DAF-1</m:t>
        </m:r>
      </m:oMath>
      <w:r>
        <w:rPr>
          <w:rFonts w:eastAsiaTheme="minorEastAsia"/>
        </w:rPr>
        <w:t>. The total live load response can be computed by the following:</w:t>
      </w:r>
    </w:p>
    <w:p w:rsidR="001C2F8E" w:rsidRDefault="001C2F8E" w:rsidP="001C2F8E">
      <w:pPr>
        <w:jc w:val="center"/>
        <w:rPr>
          <w:rFonts w:eastAsiaTheme="minorEastAsia"/>
        </w:rPr>
      </w:pPr>
      <m:oMath>
        <m:r>
          <w:rPr>
            <w:rFonts w:ascii="Cambria Math" w:hAnsi="Cambria Math"/>
          </w:rPr>
          <m:t>LL=</m:t>
        </m:r>
        <m:d>
          <m:dPr>
            <m:ctrlPr>
              <w:rPr>
                <w:rFonts w:ascii="Cambria Math" w:hAnsi="Cambria Math"/>
                <w:i/>
              </w:rPr>
            </m:ctrlPr>
          </m:dPr>
          <m:e>
            <m:r>
              <w:rPr>
                <w:rFonts w:ascii="Cambria Math" w:hAnsi="Cambria Math"/>
              </w:rPr>
              <m:t>1+IM</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ta</m:t>
            </m:r>
          </m:sub>
        </m:sSub>
      </m:oMath>
      <w:r>
        <w:rPr>
          <w:rFonts w:eastAsiaTheme="minorEastAsia"/>
        </w:rPr>
        <w:tab/>
        <w:t xml:space="preserve">   </w:t>
      </w:r>
      <w:proofErr w:type="gramStart"/>
      <w:r>
        <w:rPr>
          <w:rFonts w:eastAsiaTheme="minorEastAsia"/>
        </w:rPr>
        <w:t>or</w:t>
      </w:r>
      <w:proofErr w:type="gramEnd"/>
      <w:r>
        <w:rPr>
          <w:rFonts w:eastAsiaTheme="minorEastAsia"/>
        </w:rPr>
        <w:t xml:space="preserve">   </w:t>
      </w:r>
      <m:oMath>
        <m:r>
          <w:rPr>
            <w:rFonts w:ascii="Cambria Math" w:eastAsiaTheme="minorEastAsia" w:hAnsi="Cambria Math"/>
          </w:rPr>
          <m:t>LL=DAF*</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ta</m:t>
            </m:r>
          </m:sub>
        </m:sSub>
      </m:oMath>
    </w:p>
    <w:p w:rsidR="001C2F8E" w:rsidRPr="001C2F8E" w:rsidRDefault="001C2F8E" w:rsidP="001C2F8E">
      <w:pPr>
        <w:jc w:val="left"/>
        <w:rPr>
          <w:rFonts w:eastAsiaTheme="minorEastAsia"/>
        </w:rPr>
      </w:pPr>
      <w:proofErr w:type="gramStart"/>
      <w:r>
        <w:rPr>
          <w:rFonts w:eastAsiaTheme="minorEastAsia"/>
        </w:rPr>
        <w:t xml:space="preserve">Where </w:t>
      </w:r>
      <w:proofErr w:type="spellStart"/>
      <w:r>
        <w:rPr>
          <w:rFonts w:eastAsiaTheme="minorEastAsia"/>
        </w:rPr>
        <w:t>R</w:t>
      </w:r>
      <w:r w:rsidRPr="001C2F8E">
        <w:rPr>
          <w:rFonts w:eastAsiaTheme="minorEastAsia"/>
          <w:vertAlign w:val="subscript"/>
        </w:rPr>
        <w:t>sta</w:t>
      </w:r>
      <w:proofErr w:type="spellEnd"/>
      <w:r>
        <w:rPr>
          <w:rFonts w:eastAsiaTheme="minorEastAsia"/>
        </w:rPr>
        <w:t xml:space="preserve"> is the static load effect which is amplified by (1 + IM) or the DAF.</w:t>
      </w:r>
      <w:proofErr w:type="gramEnd"/>
    </w:p>
    <w:p w:rsidR="004351D5" w:rsidRDefault="004351D5" w:rsidP="00D63C04">
      <w:r>
        <w:t xml:space="preserve">The magnitude of this factor </w:t>
      </w:r>
      <w:r w:rsidR="001C2F8E">
        <w:t xml:space="preserve">(IM or DAF) </w:t>
      </w:r>
      <w:r>
        <w:t xml:space="preserve">differs depending on the reference code being used, but in many cases, has been developed from extensive surveying of existing structures and the amplifications they experience. </w:t>
      </w:r>
    </w:p>
    <w:p w:rsidR="004E14BA" w:rsidRDefault="004E14BA" w:rsidP="004E14BA">
      <w:pPr>
        <w:pStyle w:val="Heading2"/>
      </w:pPr>
      <w:bookmarkStart w:id="2" w:name="_Toc503870838"/>
      <w:r>
        <w:t>Dynamic Amplification in Bridge Codes</w:t>
      </w:r>
      <w:bookmarkEnd w:id="2"/>
    </w:p>
    <w:p w:rsidR="00D57082" w:rsidRDefault="00D738C0" w:rsidP="00D738C0">
      <w:r>
        <w:t xml:space="preserve">The various design and evaluation codes handle dynamic amplification in slightly different ways, but they all specify a factor that is to be applied to the loading model. </w:t>
      </w:r>
      <w:r w:rsidR="001C2F8E">
        <w:t>In t</w:t>
      </w:r>
      <w:r>
        <w:t xml:space="preserve">he current AASHTO () </w:t>
      </w:r>
      <w:r>
        <w:rPr>
          <w:i/>
        </w:rPr>
        <w:t>LRFD Bridge Design Specification</w:t>
      </w:r>
      <w:r>
        <w:t xml:space="preserve"> the impact factor is dependent on road surface roughness, ranging from 0.1 to 0.3. </w:t>
      </w:r>
      <w:r w:rsidR="001C2F8E">
        <w:t xml:space="preserve">The AASHTO () </w:t>
      </w:r>
      <w:r w:rsidR="001C2F8E">
        <w:rPr>
          <w:i/>
        </w:rPr>
        <w:t>Manual for Bridge Evaluation</w:t>
      </w:r>
      <w:r w:rsidR="001C2F8E">
        <w:t xml:space="preserve"> specifies an impact factor of 0.33. </w:t>
      </w:r>
    </w:p>
    <w:p w:rsidR="00D57082" w:rsidRDefault="00F1182A" w:rsidP="00D738C0">
      <w:r>
        <w:t xml:space="preserve">The factors specified by the Ontario and Canadian Highway design codes are dependent on the number of vehicle axles, with lower factors for more axles. A factor of 0.25 is specified for vehicles with 3 or more axles. </w:t>
      </w:r>
      <w:r w:rsidR="00D57082">
        <w:t xml:space="preserve">Similarly, the Australian code specifies factors based on load type. An impact factor of 0.4 is specified for wheel and axle loads, and 0.35 for triaxle truck and lane load. </w:t>
      </w:r>
      <w:r w:rsidR="00EE0D5E">
        <w:t xml:space="preserve">The British code includes an IM of 0.25 in its two design load models. </w:t>
      </w:r>
    </w:p>
    <w:p w:rsidR="00D738C0" w:rsidRDefault="00F1182A" w:rsidP="00D738C0">
      <w:r>
        <w:t xml:space="preserve">The Chinese code’s factors are a function of bridge’s first natural frequency, with a lower bound of 0.05 and an upper bound of 0.45. A bridge with a first </w:t>
      </w:r>
      <w:r w:rsidR="00D57082">
        <w:t xml:space="preserve">natural frequency below 5 Hz would have a specified impact factor less than 0.25. </w:t>
      </w:r>
    </w:p>
    <w:p w:rsidR="00D57082" w:rsidRPr="001C2F8E" w:rsidRDefault="00D57082" w:rsidP="00D738C0">
      <w:r>
        <w:t xml:space="preserve">The New Zealand, European, and Japanese codes all specify factors as a function of bridge span length with the factors decreasing with increased span length. The New Zealand code has a maximum IM of 0.30 for span lengths less than 12 meters. </w:t>
      </w:r>
      <w:r w:rsidR="00EE0D5E">
        <w:t xml:space="preserve">The </w:t>
      </w:r>
      <w:r w:rsidR="00EE0D5E">
        <w:lastRenderedPageBreak/>
        <w:t xml:space="preserve">equation for IM specified by the Japanese code is different for different bridge types. A steel or RC bridge with a span length of 40 feet would be assigned an IM equal to 0.32. The equation specified by the European code differs dependent on the number of lanes. For a single-lane bridge, the impact factor may range from 0.4 to 0.7, while that for a two-lane bridge ranges from 0.1 to 0.3. </w:t>
      </w:r>
    </w:p>
    <w:p w:rsidR="004E14BA" w:rsidRDefault="004E14BA" w:rsidP="004E14BA">
      <w:pPr>
        <w:pStyle w:val="Heading2"/>
      </w:pPr>
      <w:bookmarkStart w:id="3" w:name="_Toc503870839"/>
      <w:r>
        <w:t>Experimental Evaluation of Amplification Factors</w:t>
      </w:r>
      <w:bookmarkEnd w:id="3"/>
    </w:p>
    <w:p w:rsidR="008F012C" w:rsidRDefault="008F012C" w:rsidP="008F012C">
      <w:r>
        <w:t xml:space="preserve">A large number of field tests were carried out in various countries over the years, in-part, for the development of bridge design codes. </w:t>
      </w:r>
      <w:r w:rsidR="009C5A67">
        <w:t xml:space="preserve">In the 1950’s, AASHTO sponsored a major investigation, whereby 18 bridges were constructed for the purpose of testing and determining the dynamic effects of moving vehicles on the bridges. This study concluded that the dynamic amplification generally increases with increased vehicle speed, </w:t>
      </w:r>
      <w:r w:rsidR="00FC3DBC">
        <w:t xml:space="preserve">is sensitive to vehicle suspension performance, and </w:t>
      </w:r>
      <w:r w:rsidR="009C5A67">
        <w:t>initial oscillatio</w:t>
      </w:r>
      <w:r w:rsidR="00FC3DBC">
        <w:t>ns of the vehicle produce</w:t>
      </w:r>
      <w:r w:rsidR="009C5A67">
        <w:t xml:space="preserve"> a large amount of uncertainty in the dynamic response of the bridge</w:t>
      </w:r>
      <w:r w:rsidR="00FC3DBC">
        <w:t xml:space="preserve">. The maximum dynamic amplification factor recorded from these tests was 1.63 for displacements and 1.41 for strains, however, 95% of the measured amplification factors fell below the value specified by the current code at the time. </w:t>
      </w:r>
      <w:r w:rsidR="00FC3DBC">
        <w:fldChar w:fldCharType="begin"/>
      </w:r>
      <w:r w:rsidR="00FC3DBC">
        <w:instrText xml:space="preserve"> ADDIN ZOTERO_ITEM CSL_CITATION {"citationID":"fcZ6CZXz","properties":{"formattedCitation":"(Paultre, Chaallal, and Proulx 1992)","plainCitation":"(Paultre, Chaallal, and Proulx 1992)"},"citationItems":[{"id":16,"uris":["http://zotero.org/users/3157746/items/9M3Z85JS"],"uri":["http://zotero.org/users/3157746/items/9M3Z85JS"],"itemData":{"id":16,"type":"article-journal","title":"Bridge dynamics and dynamic amplification factors-a review of analytical and experimental findings","container-title":"Canadian Journal of Civil Engineering","page":"260–278","volume":"19","issue":"2","source":"Google Scholar","author":[{"family":"Paultre","given":"Patrick"},{"family":"Chaallal","given":"Omar"},{"family":"Proulx","given":"Jean"}],"issued":{"date-parts":[["1992"]]}}}],"schema":"https://github.com/citation-style-language/schema/raw/master/csl-citation.json"} </w:instrText>
      </w:r>
      <w:r w:rsidR="00FC3DBC">
        <w:fldChar w:fldCharType="separate"/>
      </w:r>
      <w:r w:rsidR="00FC3DBC" w:rsidRPr="00FC3DBC">
        <w:rPr>
          <w:rFonts w:cs="Times New Roman"/>
        </w:rPr>
        <w:t>(Paultre, Chaallal, and Proulx 1992)</w:t>
      </w:r>
      <w:r w:rsidR="00FC3DBC">
        <w:fldChar w:fldCharType="end"/>
      </w:r>
    </w:p>
    <w:p w:rsidR="00FC3DBC" w:rsidRDefault="00EA1C64" w:rsidP="008F012C">
      <w:r>
        <w:t xml:space="preserve">In 1956 and 1957, field tests were completed on 52 bridges in Canada, with specific attention paid to dynamic amplification. </w:t>
      </w:r>
      <w:r w:rsidR="000D5F82">
        <w:t xml:space="preserve">Amplification factors were observed as high as 1.75, while values near 1.30 were more typically observed. </w:t>
      </w:r>
      <w:r>
        <w:t xml:space="preserve">These tests </w:t>
      </w:r>
      <w:r w:rsidR="000D5F82">
        <w:t xml:space="preserve">concluded that the amplification factors were higher for flexible bridges and were greatly affected by the road surface roughness and irregularities on the bridge as well as approach. In fact, Write and Green recommended that irregularities in the road profile should be eliminated, as this was more influential on dynamic amplification than the many other structural parameters considered </w:t>
      </w:r>
      <w:r w:rsidR="000D5F82">
        <w:fldChar w:fldCharType="begin"/>
      </w:r>
      <w:r w:rsidR="000D5F82">
        <w:instrText xml:space="preserve"> ADDIN ZOTERO_ITEM CSL_CITATION {"citationID":"dXfR0dHk","properties":{"formattedCitation":"(Paultre, Chaallal, and Proulx 1992)","plainCitation":"(Paultre, Chaallal, and Proulx 1992)"},"citationItems":[{"id":16,"uris":["http://zotero.org/users/3157746/items/9M3Z85JS"],"uri":["http://zotero.org/users/3157746/items/9M3Z85JS"],"itemData":{"id":16,"type":"article-journal","title":"Bridge dynamics and dynamic amplification factors-a review of analytical and experimental findings","container-title":"Canadian Journal of Civil Engineering","page":"260–278","volume":"19","issue":"2","source":"Google Scholar","author":[{"family":"Paultre","given":"Patrick"},{"family":"Chaallal","given":"Omar"},{"family":"Proulx","given":"Jean"}],"issued":{"date-parts":[["1992"]]}}}],"schema":"https://github.com/citation-style-language/schema/raw/master/csl-citation.json"} </w:instrText>
      </w:r>
      <w:r w:rsidR="000D5F82">
        <w:fldChar w:fldCharType="separate"/>
      </w:r>
      <w:r w:rsidR="000D5F82" w:rsidRPr="000D5F82">
        <w:rPr>
          <w:rFonts w:cs="Times New Roman"/>
        </w:rPr>
        <w:t>(Paultre, Chaallal, and Proulx 1992)</w:t>
      </w:r>
      <w:r w:rsidR="000D5F82">
        <w:fldChar w:fldCharType="end"/>
      </w:r>
      <w:r w:rsidR="003B1306">
        <w:t xml:space="preserve">. Additional tests were carried out in Canada in the 1970s and 1980s. Amplifications factors were obtained as high as 1.85 with higher factors obtained from bridges with first fundamental frequencies of 2 to 5 Hz. </w:t>
      </w:r>
      <w:r w:rsidR="00F77286">
        <w:t xml:space="preserve">Similar results were obtained from field tests of more than 200 bridges in Switzerland, with amplification factors as high as 1.7 for bridges with a first fundamental frequency between 2 and 4 Hz. </w:t>
      </w:r>
      <w:r w:rsidR="00F77286">
        <w:fldChar w:fldCharType="begin"/>
      </w:r>
      <w:r w:rsidR="00F77286">
        <w:instrText xml:space="preserve"> ADDIN ZOTERO_ITEM CSL_CITATION {"citationID":"LnGuP0Fo","properties":{"formattedCitation":"(Deng et al. 2015)","plainCitation":"(Deng et al. 2015)"},"citationItems":[{"id":10,"uris":["http://zotero.org/users/3157746/items/CK6E93FW"],"uri":["http://zotero.org/users/3157746/items/CK6E93FW"],"itemData":{"id":10,"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rsidR="00F77286">
        <w:fldChar w:fldCharType="separate"/>
      </w:r>
      <w:r w:rsidR="00F77286" w:rsidRPr="00F77286">
        <w:rPr>
          <w:rFonts w:cs="Times New Roman"/>
        </w:rPr>
        <w:t>(Deng et al. 2015)</w:t>
      </w:r>
      <w:r w:rsidR="00F77286">
        <w:fldChar w:fldCharType="end"/>
      </w:r>
    </w:p>
    <w:p w:rsidR="002F1531" w:rsidRPr="008F012C" w:rsidRDefault="002F1531" w:rsidP="008F012C">
      <w:r>
        <w:t xml:space="preserve">A more recent field test was completed in Florida of a 3-span </w:t>
      </w:r>
      <w:proofErr w:type="spellStart"/>
      <w:r>
        <w:t>prestressed</w:t>
      </w:r>
      <w:proofErr w:type="spellEnd"/>
      <w:r>
        <w:t xml:space="preserve"> multi-girder bridge. Amplification factors were determined experimentally by measuring the bridge response from loaded five-axle trucks. The amplification factors </w:t>
      </w:r>
      <w:r w:rsidR="00036F0E">
        <w:t xml:space="preserve">for one truck was found to be 1.82 while that for two trucks was found to be 1.50 and </w:t>
      </w:r>
      <w:r>
        <w:t xml:space="preserve">were observed at higher speeds (80 km/h). The authors were able to reasonably reproduce the bridge response recorded in the field by using FE simulation and incorporating the measured road profile </w:t>
      </w:r>
      <w:r>
        <w:lastRenderedPageBreak/>
        <w:t xml:space="preserve">of the approach. </w:t>
      </w:r>
      <w:r w:rsidR="00036F0E">
        <w:t xml:space="preserve">By comparing responses with and without road profile, the authors were able to show that road surface irregularities have a significant impact on dynamic amplification. </w:t>
      </w:r>
      <w:r w:rsidR="00DF0CFA">
        <w:fldChar w:fldCharType="begin"/>
      </w:r>
      <w:r w:rsidR="00DF0CFA">
        <w:instrText xml:space="preserve"> ADDIN ZOTERO_ITEM CSL_CITATION {"citationID":"s0gLTOen","properties":{"formattedCitation":"(Kwasniewski et al. 2006)","plainCitation":"(Kwasniewski et al. 2006)"},"citationItems":[{"id":154,"uris":["http://zotero.org/users/3157746/items/PIF69R44"],"uri":["http://zotero.org/users/3157746/items/PIF69R44"],"itemData":{"id":154,"type":"article-journal","title":"Experimental evaluation of dynamic effects for a selected highway bridge","container-title":"Journal of performance of constructed facilities","page":"253–260","volume":"20","issue":"3","source":"Google Scholar","author":[{"family":"Kwasniewski","given":"Leslaw"},{"family":"Wekezer","given":"Jerry"},{"family":"Roufa","given":"Garry"},{"family":"Li","given":"Hongyi"},{"family":"Ducher","given":"Jean"},{"family":"Malachowski","given":"Jerzy"}],"issued":{"date-parts":[["2006"]]}}}],"schema":"https://github.com/citation-style-language/schema/raw/master/csl-citation.json"} </w:instrText>
      </w:r>
      <w:r w:rsidR="00DF0CFA">
        <w:fldChar w:fldCharType="separate"/>
      </w:r>
      <w:r w:rsidR="00DF0CFA" w:rsidRPr="00DF0CFA">
        <w:rPr>
          <w:rFonts w:cs="Times New Roman"/>
        </w:rPr>
        <w:t>(Kwasniewski et al. 2006)</w:t>
      </w:r>
      <w:r w:rsidR="00DF0CFA">
        <w:fldChar w:fldCharType="end"/>
      </w:r>
    </w:p>
    <w:p w:rsidR="004E14BA" w:rsidRDefault="004E14BA" w:rsidP="004E14BA">
      <w:pPr>
        <w:pStyle w:val="Heading2"/>
      </w:pPr>
      <w:bookmarkStart w:id="4" w:name="_Toc503870840"/>
      <w:r>
        <w:t xml:space="preserve">Influential Parameters </w:t>
      </w:r>
      <w:r w:rsidR="009A0F76">
        <w:t>for</w:t>
      </w:r>
      <w:r>
        <w:t xml:space="preserve"> Dynamic Amplification</w:t>
      </w:r>
      <w:bookmarkEnd w:id="4"/>
    </w:p>
    <w:p w:rsidR="00C42EE6" w:rsidRDefault="00C42EE6" w:rsidP="00C42EE6">
      <w:r>
        <w:t xml:space="preserve">Many analytical and experimental studies throughout the past several decades have investigated which parameters are influential to dynamic amplification. These parameters have included: road surface condition, bridge span length and natural frequency, bridge type, vehicle speed, and vehicle weight and suspension characteristics. </w:t>
      </w:r>
      <w:r w:rsidR="00110453">
        <w:t>Of these, research has shown that road surface condition, vehicle speed, and vehicle weight and suspension type have the most effect on dynamic amplification. Although some codes include span length or first natural frequency in their calculations of IM, studies have shown poor correlation between either of these parameters and dynamic amplification. Furthermore, although bridge type may have a significant impact of the dynamic behavior of a bridge, there is a wide variety of bridge types and even more varied structural characteristics wit</w:t>
      </w:r>
      <w:r w:rsidR="00EE0D60">
        <w:t xml:space="preserve">hin each type. </w:t>
      </w:r>
      <w:r w:rsidR="00EE0D60">
        <w:fldChar w:fldCharType="begin"/>
      </w:r>
      <w:r w:rsidR="00EE0D60">
        <w:instrText xml:space="preserve"> ADDIN ZOTERO_ITEM CSL_CITATION {"citationID":"MEkydCA0","properties":{"formattedCitation":"(Deng et al. 2015)","plainCitation":"(Deng et al. 2015)"},"citationItems":[{"id":10,"uris":["http://zotero.org/users/3157746/items/CK6E93FW"],"uri":["http://zotero.org/users/3157746/items/CK6E93FW"],"itemData":{"id":10,"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rsidR="00EE0D60">
        <w:fldChar w:fldCharType="separate"/>
      </w:r>
      <w:r w:rsidR="00EE0D60" w:rsidRPr="00EE0D60">
        <w:rPr>
          <w:rFonts w:cs="Times New Roman"/>
        </w:rPr>
        <w:t>(Deng et al. 2015)</w:t>
      </w:r>
      <w:r w:rsidR="00EE0D60">
        <w:fldChar w:fldCharType="end"/>
      </w:r>
    </w:p>
    <w:p w:rsidR="00110453" w:rsidRPr="00C42EE6" w:rsidRDefault="00992869" w:rsidP="00C42EE6">
      <w:r>
        <w:t>Vehicle speed has been shown to have a significant effect on dynamic amplification. Generally higher amplification factors result from higher speeds. In some studies, it has been shown that there is a critical speed for which the amplification factor is a maximum. However, although the various studies generally agree that vehicle speed is an important factor, the proposed relationships between vehicle speed and amplification factors is inconsistent, suggesting that this relationship is a complicated one and dependent on other factors</w:t>
      </w:r>
      <w:r w:rsidR="001C0F8C">
        <w:t xml:space="preserve"> </w:t>
      </w:r>
      <w:r w:rsidR="001C0F8C">
        <w:fldChar w:fldCharType="begin"/>
      </w:r>
      <w:r w:rsidR="001C0F8C">
        <w:instrText xml:space="preserve"> ADDIN ZOTERO_ITEM CSL_CITATION {"citationID":"oKkHBn6S","properties":{"formattedCitation":"(Deng et al. 2015)","plainCitation":"(Deng et al. 2015)"},"citationItems":[{"id":10,"uris":["http://zotero.org/users/3157746/items/CK6E93FW"],"uri":["http://zotero.org/users/3157746/items/CK6E93FW"],"itemData":{"id":10,"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rsidR="001C0F8C">
        <w:fldChar w:fldCharType="separate"/>
      </w:r>
      <w:r w:rsidR="001C0F8C" w:rsidRPr="001C0F8C">
        <w:rPr>
          <w:rFonts w:cs="Times New Roman"/>
        </w:rPr>
        <w:t>(Deng et al. 2015)</w:t>
      </w:r>
      <w:r w:rsidR="001C0F8C">
        <w:fldChar w:fldCharType="end"/>
      </w:r>
      <w:r>
        <w:t xml:space="preserve">. </w:t>
      </w:r>
      <w:r w:rsidR="001C0F8C">
        <w:t xml:space="preserve">Similarly, vehicle mass and suspension characteristics have been shown to effect dynamic amplification, but, again, no definitive relationship has been established. However, studies generally agree that the amplification factors decrease with increased vehicle weight and soft suspension with high damping </w:t>
      </w:r>
      <w:r w:rsidR="001C0F8C">
        <w:fldChar w:fldCharType="begin"/>
      </w:r>
      <w:r w:rsidR="005337F7">
        <w:instrText xml:space="preserve"> ADDIN ZOTERO_ITEM CSL_CITATION {"citationID":"6qilL5me","properties":{"formattedCitation":"(Green, Cebon, and Cole 1995; Nassif and Nowak 1995)","plainCitation":"(Green, Cebon, and Cole 1995; Nassif and Nowak 1995)"},"citationItems":[{"id":376,"uris":["http://zotero.org/users/3157746/items/YMBHMTFG"],"uri":["http://zotero.org/users/3157746/items/YMBHMTFG"],"itemData":{"id":376,"type":"article-journal","title":"Effects of vehicle suspension design on dynamics of highway bridges","container-title":"Journal of Structural Engineering","page":"272–282","volume":"121","issue":"2","source":"Google Scholar","author":[{"family":"Green","given":"Mark F."},{"family":"Cebon","given":"David"},{"family":"Cole","given":"David J."}],"issued":{"date-parts":[["1995"]]}}},{"id":379,"uris":["http://zotero.org/users/3157746/items/4Z4L4ETW"],"uri":["http://zotero.org/users/3157746/items/4Z4L4ETW"],"itemData":{"id":379,"type":"paper-conference","title":"Dynamic Effect Of Truck Loads On Girder Bridges","container-title":"Proceedings of the International Symposium on Heavy Vehicle Weights and Dimensions. Road Transport Technology","page":"383–387","source":"Google Scholar","author":[{"family":"Nassif","given":"Hani H."},{"family":"Nowak","given":"Andrzej S."}],"issued":{"date-parts":[["1995"]]}}}],"schema":"https://github.com/citation-style-language/schema/raw/master/csl-citation.json"} </w:instrText>
      </w:r>
      <w:r w:rsidR="001C0F8C">
        <w:fldChar w:fldCharType="separate"/>
      </w:r>
      <w:r w:rsidR="005337F7" w:rsidRPr="005337F7">
        <w:rPr>
          <w:rFonts w:cs="Times New Roman"/>
        </w:rPr>
        <w:t>(Green, Cebon, and Cole 1995; Nassif and Nowak 1995)</w:t>
      </w:r>
      <w:r w:rsidR="001C0F8C">
        <w:fldChar w:fldCharType="end"/>
      </w:r>
      <w:r w:rsidR="001C0F8C">
        <w:t xml:space="preserve">. </w:t>
      </w:r>
    </w:p>
    <w:p w:rsidR="00014644" w:rsidRDefault="00014644" w:rsidP="00014644">
      <w:pPr>
        <w:pStyle w:val="Heading2"/>
      </w:pPr>
      <w:bookmarkStart w:id="5" w:name="_Toc503870841"/>
      <w:r>
        <w:t>Influence of Road Surface Roughness on Dynamic Amplification</w:t>
      </w:r>
      <w:bookmarkEnd w:id="5"/>
    </w:p>
    <w:p w:rsidR="00A83457" w:rsidRDefault="00A83457" w:rsidP="00A83457">
      <w:r>
        <w:t xml:space="preserve">Previous studies have examined the impact that the road surface has on impact factors. Many analytical studies have shown that a rough road surface may result in higher dynamic amplification. However, the studies do not agree how much road surface effects dynamic amplification, which is likely due to variety of bridge </w:t>
      </w:r>
      <w:r w:rsidR="008D6E15">
        <w:t>types and geometry, road profiles, and model types employed.</w:t>
      </w:r>
    </w:p>
    <w:p w:rsidR="00500D08" w:rsidRDefault="00500D08" w:rsidP="00A83457">
      <w:r>
        <w:t xml:space="preserve">Most analytical studies have used a single-line beam model in which the width of the bridge is reduced to a single beam with appropriate mass and stiffness. Some of the earliest simulation work was done by </w:t>
      </w:r>
      <w:proofErr w:type="spellStart"/>
      <w:r>
        <w:t>Aramraks</w:t>
      </w:r>
      <w:proofErr w:type="spellEnd"/>
      <w:r>
        <w:t xml:space="preserve"> at Purdue University. </w:t>
      </w:r>
      <w:r w:rsidR="00175C91">
        <w:t xml:space="preserve">In his research, </w:t>
      </w:r>
      <w:r w:rsidR="00175C91">
        <w:lastRenderedPageBreak/>
        <w:t xml:space="preserve">single span, 2-span and 3-span bridges were represented as single-line beam models. Surface roughness was idealized as a number of half sine waves, resulting in beam accelerations as much as 10 times those obtained with a smooth road surface </w:t>
      </w:r>
      <w:r w:rsidR="00175C91">
        <w:fldChar w:fldCharType="begin"/>
      </w:r>
      <w:r w:rsidR="00175C91">
        <w:instrText xml:space="preserve"> ADDIN ZOTERO_ITEM CSL_CITATION {"citationID":"GHyINXOF","properties":{"formattedCitation":"(Aramraks 1975)","plainCitation":"(Aramraks 1975)"},"citationItems":[{"id":335,"uris":["http://zotero.org/users/3157746/items/LQUFDFRV"],"uri":["http://zotero.org/users/3157746/items/LQUFDFRV"],"itemData":{"id":335,"type":"article-journal","title":"Highway Bridge Vibration Studies: Interim Report","source":"Google Scholar","shortTitle":"Highway Bridge Vibration Studies","author":[{"family":"Aramraks","given":"Trakool"}],"issued":{"date-parts":[["1975"]]}}}],"schema":"https://github.com/citation-style-language/schema/raw/master/csl-citation.json"} </w:instrText>
      </w:r>
      <w:r w:rsidR="00175C91">
        <w:fldChar w:fldCharType="separate"/>
      </w:r>
      <w:r w:rsidR="00175C91" w:rsidRPr="00175C91">
        <w:rPr>
          <w:rFonts w:cs="Times New Roman"/>
        </w:rPr>
        <w:t>(Aramraks 1975)</w:t>
      </w:r>
      <w:r w:rsidR="00175C91">
        <w:fldChar w:fldCharType="end"/>
      </w:r>
      <w:r w:rsidR="00175C91">
        <w:t>.</w:t>
      </w:r>
    </w:p>
    <w:p w:rsidR="00A83457" w:rsidRDefault="00175C91" w:rsidP="00A83457">
      <w:r>
        <w:t xml:space="preserve">As computing technology evolved, more complex simulations have been carried out. </w:t>
      </w:r>
      <w:r w:rsidR="00A83457">
        <w:t>A simply supported box girder was modeled with a moving mass over a rough road surface</w:t>
      </w:r>
      <w:r w:rsidR="00BE2A65">
        <w:t xml:space="preserve"> that was simulated by using power spectral density functions to produce a more realistic road profile</w:t>
      </w:r>
      <w:r w:rsidR="00A83457">
        <w:t xml:space="preserve">, and obtained dynamic amplification factors </w:t>
      </w:r>
      <w:r w:rsidR="00FF34B6">
        <w:t xml:space="preserve">(DAF) </w:t>
      </w:r>
      <w:r w:rsidR="00A83457">
        <w:t xml:space="preserve">as high as 3 </w:t>
      </w:r>
      <w:r w:rsidR="00A83457">
        <w:fldChar w:fldCharType="begin"/>
      </w:r>
      <w:r w:rsidR="00A83457">
        <w:instrText xml:space="preserve"> ADDIN ZOTERO_ITEM CSL_CITATION {"citationID":"gwT6FSLs","properties":{"formattedCitation":"(Inbanathan and Wieland 1987)","plainCitation":"(Inbanathan and Wieland 1987)"},"citationItems":[{"id":323,"uris":["http://zotero.org/users/3157746/items/XKJGUZPR"],"uri":["http://zotero.org/users/3157746/items/XKJGUZPR"],"itemData":{"id":323,"type":"article-journal","title":"Bridge vibrations due to vehicle moving over rough surface","container-title":"Journal of structural engineering","page":"1994–2008","volume":"113","issue":"9","source":"Google Scholar","author":[{"family":"Inbanathan","given":"Mahil J."},{"family":"Wieland","given":"Martin"}],"issued":{"date-parts":[["1987"]]}}}],"schema":"https://github.com/citation-style-language/schema/raw/master/csl-citation.json"} </w:instrText>
      </w:r>
      <w:r w:rsidR="00A83457">
        <w:fldChar w:fldCharType="separate"/>
      </w:r>
      <w:r w:rsidR="00A83457" w:rsidRPr="00A83457">
        <w:rPr>
          <w:rFonts w:cs="Times New Roman"/>
        </w:rPr>
        <w:t>(Inbanathan and Wieland 1987)</w:t>
      </w:r>
      <w:r w:rsidR="00A83457">
        <w:fldChar w:fldCharType="end"/>
      </w:r>
      <w:r w:rsidR="00A83457">
        <w:t xml:space="preserve">. </w:t>
      </w:r>
      <w:r w:rsidR="00500D08">
        <w:t xml:space="preserve">Simulations of a 3-span continuous box-girder bridge (modeled as a beam) for a rough road surface generated a maximum DAF of 2.3 </w:t>
      </w:r>
      <w:r w:rsidR="00500D08">
        <w:fldChar w:fldCharType="begin"/>
      </w:r>
      <w:r w:rsidR="00500D08">
        <w:instrText xml:space="preserve"> ADDIN ZOTERO_ITEM CSL_CITATION {"citationID":"nOUj8PXc","properties":{"formattedCitation":"(Law and Zhu 2005)","plainCitation":"(Law and Zhu 2005)"},"citationItems":[{"id":329,"uris":["http://zotero.org/users/3157746/items/NFCX299I"],"uri":["http://zotero.org/users/3157746/items/NFCX299I"],"itemData":{"id":329,"type":"article-journal","title":"Bridge dynamic responses due to road surface roughness and braking of vehicle","container-title":"Journal of Sound and Vibration","page":"805–830","volume":"282","issue":"3","source":"Google Scholar","author":[{"family":"Law","given":"S. S."},{"family":"Zhu","given":"X. Q."}],"issued":{"date-parts":[["2005"]]}}}],"schema":"https://github.com/citation-style-language/schema/raw/master/csl-citation.json"} </w:instrText>
      </w:r>
      <w:r w:rsidR="00500D08">
        <w:fldChar w:fldCharType="separate"/>
      </w:r>
      <w:r w:rsidR="00500D08" w:rsidRPr="00500D08">
        <w:rPr>
          <w:rFonts w:cs="Times New Roman"/>
        </w:rPr>
        <w:t>(Law and Zhu 2005)</w:t>
      </w:r>
      <w:r w:rsidR="00500D08">
        <w:fldChar w:fldCharType="end"/>
      </w:r>
      <w:r w:rsidR="00500D08">
        <w:t xml:space="preserve">. </w:t>
      </w:r>
      <w:r w:rsidR="00A83457">
        <w:t>Chatterjee et al</w:t>
      </w:r>
      <w:r w:rsidR="00FF34B6">
        <w:t>.</w:t>
      </w:r>
      <w:r w:rsidR="00A83457">
        <w:t xml:space="preserve"> used a single line girder model of a continuous bridge, and showed that for certain combinations of speed and frequency ratio</w:t>
      </w:r>
      <w:r w:rsidR="009A0F76">
        <w:t>s</w:t>
      </w:r>
      <w:r w:rsidR="00A83457">
        <w:t xml:space="preserve"> between the vehicle and structure, the </w:t>
      </w:r>
      <w:r w:rsidR="00FF34B6">
        <w:t>DAF</w:t>
      </w:r>
      <w:r w:rsidR="00A83457">
        <w:t xml:space="preserve"> could exceed 4 </w:t>
      </w:r>
      <w:r w:rsidR="00A83457">
        <w:fldChar w:fldCharType="begin"/>
      </w:r>
      <w:r w:rsidR="00A83457">
        <w:instrText xml:space="preserve"> ADDIN ZOTERO_ITEM CSL_CITATION {"citationID":"kzhOuUmB","properties":{"formattedCitation":"(Chatterjee, Datta, and Surana 1994)","plainCitation":"(Chatterjee, Datta, and Surana 1994)"},"citationItems":[{"id":318,"uris":["http://zotero.org/users/3157746/items/GSTWXHLS"],"uri":["http://zotero.org/users/3157746/items/GSTWXHLS"],"itemData":{"id":318,"type":"article-journal","title":"Vibration of continuous bridges under moving vehicles","container-title":"Journal of Sound and Vibration","page":"619–632","volume":"169","issue":"5","source":"Google Scholar","author":[{"family":"Chatterjee","given":"P. K."},{"family":"Datta","given":"T. K."},{"family":"Surana","given":"C. S."}],"issued":{"date-parts":[["1994"]]}}}],"schema":"https://github.com/citation-style-language/schema/raw/master/csl-citation.json"} </w:instrText>
      </w:r>
      <w:r w:rsidR="00A83457">
        <w:fldChar w:fldCharType="separate"/>
      </w:r>
      <w:r w:rsidR="00A83457" w:rsidRPr="00A83457">
        <w:rPr>
          <w:rFonts w:cs="Times New Roman"/>
        </w:rPr>
        <w:t>(Chatterjee, Datta, and Surana 1994)</w:t>
      </w:r>
      <w:r w:rsidR="00A83457">
        <w:fldChar w:fldCharType="end"/>
      </w:r>
      <w:r w:rsidR="00A83457">
        <w:t xml:space="preserve">.  </w:t>
      </w:r>
      <w:r w:rsidR="00E4505C">
        <w:t xml:space="preserve">The effect of long term deflections in addition to road surface roughness was investigated for a simple span and a 3-span </w:t>
      </w:r>
      <w:proofErr w:type="spellStart"/>
      <w:r w:rsidR="00E4505C">
        <w:t>prestressed</w:t>
      </w:r>
      <w:proofErr w:type="spellEnd"/>
      <w:r w:rsidR="00E4505C">
        <w:t xml:space="preserve"> concrete bridge. The study concluded that the long-term deflections had negligible effect on amplification factors, but the road surface roughness could cause amplification factors in excess of 2 </w:t>
      </w:r>
      <w:r w:rsidR="00E4505C">
        <w:fldChar w:fldCharType="begin"/>
      </w:r>
      <w:r w:rsidR="00E4505C">
        <w:instrText xml:space="preserve"> ADDIN ZOTERO_ITEM CSL_CITATION {"citationID":"zyUAOgQk","properties":{"formattedCitation":"(Au, Cheng, and Cheung 2001)","plainCitation":"(Au, Cheng, and Cheung 2001)"},"citationItems":[{"id":345,"uris":["http://zotero.org/users/3157746/items/MF6JIAXB"],"uri":["http://zotero.org/users/3157746/items/MF6JIAXB"],"itemData":{"id":345,"type":"article-journal","title":"Effects of random road surface roughness and long-term deflection of prestressed concrete girder and cable-stayed bridges on impact due to moving vehicles","container-title":"Computers &amp; Structures","page":"853–872","volume":"79","issue":"8","source":"Google Scholar","author":[{"family":"Au","given":"F. T. K."},{"family":"Cheng","given":"Y. S."},{"family":"Cheung","given":"Y. K."}],"issued":{"date-parts":[["2001"]]}}}],"schema":"https://github.com/citation-style-language/schema/raw/master/csl-citation.json"} </w:instrText>
      </w:r>
      <w:r w:rsidR="00E4505C">
        <w:fldChar w:fldCharType="separate"/>
      </w:r>
      <w:r w:rsidR="00E4505C" w:rsidRPr="00E4505C">
        <w:rPr>
          <w:rFonts w:cs="Times New Roman"/>
        </w:rPr>
        <w:t>(Au, Cheng, and Cheung 2001)</w:t>
      </w:r>
      <w:r w:rsidR="00E4505C">
        <w:fldChar w:fldCharType="end"/>
      </w:r>
      <w:r w:rsidR="00E4505C">
        <w:t xml:space="preserve">. </w:t>
      </w:r>
    </w:p>
    <w:p w:rsidR="00BE2A65" w:rsidRDefault="00BE2A65" w:rsidP="00A83457">
      <w:r>
        <w:t xml:space="preserve">The effect of road surface on bridge responses was further investigated with 3-dimensional FE models. Kou and </w:t>
      </w:r>
      <w:proofErr w:type="spellStart"/>
      <w:r>
        <w:t>DeWolf</w:t>
      </w:r>
      <w:proofErr w:type="spellEnd"/>
      <w:r>
        <w:t xml:space="preserve"> modeled a 4-span continuous plate-girder bridge, and examined the effect of smooth road surface versus 0.5 inch and 1 inch amplitude roughness and concluded that the road roughness had negligible</w:t>
      </w:r>
      <w:r w:rsidR="00DA77A9">
        <w:t xml:space="preserve"> effect on bridge deflections </w:t>
      </w:r>
      <w:r w:rsidR="00DA77A9">
        <w:fldChar w:fldCharType="begin"/>
      </w:r>
      <w:r w:rsidR="00DA77A9">
        <w:instrText xml:space="preserve"> ADDIN ZOTERO_ITEM CSL_CITATION {"citationID":"0O4tlObR","properties":{"formattedCitation":"(Kou and DeWolf 1997)","plainCitation":"(Kou and DeWolf 1997)"},"citationItems":[{"id":206,"uris":["http://zotero.org/users/3157746/items/Q4DHRIWG"],"uri":["http://zotero.org/users/3157746/items/Q4DHRIWG"],"itemData":{"id":206,"type":"article-journal","title":"Vibrational behavior of continuous span highway bridge—influencing variables","container-title":"Journal of Structural Engineering","page":"333–344","volume":"123","issue":"3","source":"Google Scholar","author":[{"family":"Kou","given":"Jine-Wen"},{"family":"DeWolf","given":"John T."}],"issued":{"date-parts":[["1997"]]}}}],"schema":"https://github.com/citation-style-language/schema/raw/master/csl-citation.json"} </w:instrText>
      </w:r>
      <w:r w:rsidR="00DA77A9">
        <w:fldChar w:fldCharType="separate"/>
      </w:r>
      <w:r w:rsidR="00DA77A9" w:rsidRPr="00DA77A9">
        <w:rPr>
          <w:rFonts w:cs="Times New Roman"/>
        </w:rPr>
        <w:t>(Kou and DeWolf 1997)</w:t>
      </w:r>
      <w:r w:rsidR="00DA77A9">
        <w:fldChar w:fldCharType="end"/>
      </w:r>
      <w:r w:rsidR="00DA77A9">
        <w:t xml:space="preserve">. </w:t>
      </w:r>
      <w:r w:rsidR="00F970F4">
        <w:t>In contrast, 3-D FE simulations of a 3-span non-continuous bridge by Li et al. showed that the surface roughness had a large effect on dynamic amplification, especially with increased speed. Based on simulation efforts, a maximum dynamic amplification of nearly 3 was reported for poor road condition and at 70 mph, while a DAF of only 1.2 was recorded from field measurements</w:t>
      </w:r>
      <w:r w:rsidR="0059044C">
        <w:t xml:space="preserve"> of the bridge</w:t>
      </w:r>
      <w:r w:rsidR="00F970F4">
        <w:t xml:space="preserve"> </w:t>
      </w:r>
      <w:r w:rsidR="00F970F4">
        <w:fldChar w:fldCharType="begin"/>
      </w:r>
      <w:r w:rsidR="0059044C">
        <w:instrText xml:space="preserve"> ADDIN ZOTERO_ITEM CSL_CITATION {"citationID":"eZ21mdkN","properties":{"formattedCitation":"(H. Li, Wekezer, and Kwasniewski 2008)","plainCitation":"(H. Li, Wekezer, and Kwasniewski 2008)"},"citationItems":[{"id":176,"uris":["http://zotero.org/users/3157746/items/7B7M8IIS"],"uri":["http://zotero.org/users/3157746/items/7B7M8IIS"],"itemData":{"id":176,"type":"article-journal","title":"Dynamic response of a highway bridge subjected to moving vehicles","container-title":"Journal of Bridge Engineering","page":"439–448","volume":"13","issue":"5","source":"Google Scholar","author":[{"family":"Li","given":"Hongyi"},{"family":"Wekezer","given":"Jerry"},{"family":"Kwasniewski","given":"Leslaw"}],"issued":{"date-parts":[["2008"]]}}}],"schema":"https://github.com/citation-style-language/schema/raw/master/csl-citation.json"} </w:instrText>
      </w:r>
      <w:r w:rsidR="00F970F4">
        <w:fldChar w:fldCharType="separate"/>
      </w:r>
      <w:r w:rsidR="0059044C" w:rsidRPr="0059044C">
        <w:rPr>
          <w:rFonts w:cs="Times New Roman"/>
        </w:rPr>
        <w:t>(H. Li, Wekezer, and Kwasniewski 2008)</w:t>
      </w:r>
      <w:r w:rsidR="00F970F4">
        <w:fldChar w:fldCharType="end"/>
      </w:r>
      <w:r w:rsidR="00F970F4">
        <w:t xml:space="preserve">.  </w:t>
      </w:r>
    </w:p>
    <w:p w:rsidR="00B11172" w:rsidRDefault="00F970F4" w:rsidP="00B11172">
      <w:r>
        <w:t>Indeed, the</w:t>
      </w:r>
      <w:r w:rsidR="00E4505C">
        <w:t xml:space="preserve"> dynamic amplification factors obtained from field measurements </w:t>
      </w:r>
      <w:r w:rsidR="0059044C">
        <w:t xml:space="preserve">are consistently lower than the factors suggested by analytical research and </w:t>
      </w:r>
      <w:r w:rsidR="00E4505C">
        <w:t xml:space="preserve">have similarly wide </w:t>
      </w:r>
      <w:r w:rsidR="0059044C">
        <w:t>variation from bridge to bridge</w:t>
      </w:r>
      <w:r w:rsidR="00E4505C">
        <w:t xml:space="preserve">. </w:t>
      </w:r>
      <w:r w:rsidR="00A83457">
        <w:t xml:space="preserve">Cooper instrumented two bridges in England and recorded a maximum DAF of 1.42. Cooper also created a probabilistic model of DAF based on road roughness and span length that suggests a maximum mean DAF of 1.27 </w:t>
      </w:r>
      <w:r w:rsidR="00A83457">
        <w:fldChar w:fldCharType="begin"/>
      </w:r>
      <w:r w:rsidR="00A83457">
        <w:instrText xml:space="preserve"> ADDIN ZOTERO_ITEM CSL_CITATION {"citationID":"Y4D5mZl8","properties":{"formattedCitation":"(Cooper 1997)","plainCitation":"(Cooper 1997)"},"citationItems":[{"id":321,"uris":["http://zotero.org/users/3157746/items/GQJ8HPHR"],"uri":["http://zotero.org/users/3157746/items/GQJ8HPHR"],"itemData":{"id":321,"type":"article-journal","title":"Development of short span bridge-specific assessment live loading","container-title":"Safety of bridges","page":"64–89","source":"Google Scholar","author":[{"family":"Cooper","given":"D. I."}],"issued":{"date-parts":[["1997"]]}}}],"schema":"https://github.com/citation-style-language/schema/raw/master/csl-citation.json"} </w:instrText>
      </w:r>
      <w:r w:rsidR="00A83457">
        <w:fldChar w:fldCharType="separate"/>
      </w:r>
      <w:r w:rsidR="00A83457" w:rsidRPr="00A83457">
        <w:rPr>
          <w:rFonts w:cs="Times New Roman"/>
        </w:rPr>
        <w:t>(Cooper 1997)</w:t>
      </w:r>
      <w:r w:rsidR="00A83457">
        <w:fldChar w:fldCharType="end"/>
      </w:r>
      <w:r w:rsidR="00A83457">
        <w:t xml:space="preserve">. </w:t>
      </w:r>
      <w:r w:rsidR="008D6E15">
        <w:t xml:space="preserve">Park et al. examined the effect of road roughness on dynamic amplification by testing 25 highway bridges in South Korea. </w:t>
      </w:r>
      <w:r w:rsidR="0059044C">
        <w:t>None of the bridges exhibited amplification factors greater than 1.25, but t</w:t>
      </w:r>
      <w:r w:rsidR="008D6E15">
        <w:t>heir results clearly showed that the amplification factors increased with the International Roughness</w:t>
      </w:r>
      <w:r w:rsidR="0059044C">
        <w:t xml:space="preserve"> Index (IRI)</w:t>
      </w:r>
      <w:r w:rsidR="008D6E15">
        <w:t xml:space="preserve"> </w:t>
      </w:r>
      <w:r w:rsidR="008D6E15">
        <w:fldChar w:fldCharType="begin"/>
      </w:r>
      <w:r w:rsidR="008D6E15">
        <w:instrText xml:space="preserve"> ADDIN ZOTERO_ITEM CSL_CITATION {"citationID":"PNYH7Aze","properties":{"formattedCitation":"(Park, Shin, and Chung 2005)","plainCitation":"(Park, Shin, and Chung 2005)"},"citationItems":[{"id":348,"uris":["http://zotero.org/users/3157746/items/2BHCPGEZ"],"uri":["http://zotero.org/users/3157746/items/2BHCPGEZ"],"itemData":{"id":348,"type":"article-journal","title":"Influence of road surface roughness on dynamic impact factor of bridge by full-scale dynamic testing","container-title":"Canadian Journal of Civil Engineering","page":"825–829","volume":"32","issue":"5","source":"Google Scholar","author":[{"family":"Park","given":"Young Suk"},{"family":"Shin","given":"Dong Ku"},{"family":"Chung","given":"Tae Ju"}],"issued":{"date-parts":[["2005"]]}}}],"schema":"https://github.com/citation-style-language/schema/raw/master/csl-citation.json"} </w:instrText>
      </w:r>
      <w:r w:rsidR="008D6E15">
        <w:fldChar w:fldCharType="separate"/>
      </w:r>
      <w:r w:rsidR="008D6E15" w:rsidRPr="008D6E15">
        <w:rPr>
          <w:rFonts w:cs="Times New Roman"/>
        </w:rPr>
        <w:t xml:space="preserve">(Park, Shin, </w:t>
      </w:r>
      <w:r w:rsidR="008D6E15" w:rsidRPr="008D6E15">
        <w:rPr>
          <w:rFonts w:cs="Times New Roman"/>
        </w:rPr>
        <w:lastRenderedPageBreak/>
        <w:t>and Chung 2005)</w:t>
      </w:r>
      <w:r w:rsidR="008D6E15">
        <w:fldChar w:fldCharType="end"/>
      </w:r>
      <w:r w:rsidR="008D6E15">
        <w:t xml:space="preserve">. </w:t>
      </w:r>
      <w:r w:rsidR="0059044C">
        <w:t xml:space="preserve">However, further research suggests that no single measure of road roughness can accurately predict DAF because of the many other influential parameters that contribute to DAF (i.e. bridge geometry, mass and stiffness; vehicle dynamic properties; vehicle speed; etc.) </w:t>
      </w:r>
      <w:r w:rsidR="0059044C">
        <w:fldChar w:fldCharType="begin"/>
      </w:r>
      <w:r w:rsidR="0059044C">
        <w:instrText xml:space="preserve"> ADDIN ZOTERO_ITEM CSL_CITATION {"citationID":"K0ueczYa","properties":{"formattedCitation":"{\\rtf (OBrien, Li, and Gonz\\uc0\\u225{}lez 2006; Y. Li, OBrien, and Gonz\\uc0\\u225{}lez 2006)}","plainCitation":"(OBrien, Li, and González 2006; Y. Li, OBrien, and González 2006)"},"citationItems":[{"id":357,"uris":["http://zotero.org/users/3157746/items/UYS2DNT3"],"uri":["http://zotero.org/users/3157746/items/UYS2DNT3"],"itemData":{"id":357,"type":"article-journal","title":"Bridge roughness index as an indicator of bridge dynamic amplification","container-title":"Computers &amp; structures","page":"759–769","volume":"84","issue":"12","source":"Google Scholar","author":[{"family":"OBrien","given":"Eugene"},{"family":"Li","given":"Yingyan"},{"family":"González","given":"Arturo"}],"issued":{"date-parts":[["2006"]]}}},{"id":210,"uris":["http://zotero.org/users/3157746/items/QT68GBRV"],"uri":["http://zotero.org/users/3157746/items/QT68GBRV"],"itemData":{"id":210,"type":"article-journal","title":"The development of a dynamic amplification estimator for bridges with good road profiles","container-title":"Journal of Sound and Vibration","page":"125–137","volume":"293","issue":"1","source":"Google Scholar","author":[{"family":"Li","given":"Yingyan"},{"family":"OBrien","given":"Eugene"},{"family":"González","given":"Arturo"}],"issued":{"date-parts":[["2006"]]}}}],"schema":"https://github.com/citation-style-language/schema/raw/master/csl-citation.json"} </w:instrText>
      </w:r>
      <w:r w:rsidR="0059044C">
        <w:fldChar w:fldCharType="separate"/>
      </w:r>
      <w:proofErr w:type="gramStart"/>
      <w:r w:rsidR="0059044C" w:rsidRPr="0059044C">
        <w:rPr>
          <w:rFonts w:cs="Times New Roman"/>
          <w:szCs w:val="24"/>
        </w:rPr>
        <w:t>(OBrien, Li, and González 2006; Y. Li, OBrien, and González 2006)</w:t>
      </w:r>
      <w:r w:rsidR="0059044C">
        <w:fldChar w:fldCharType="end"/>
      </w:r>
      <w:r w:rsidR="0059044C">
        <w:t>.</w:t>
      </w:r>
      <w:proofErr w:type="gramEnd"/>
    </w:p>
    <w:p w:rsidR="00EE0D60" w:rsidRPr="004E14BA" w:rsidRDefault="00EE0D60" w:rsidP="00EE0D60">
      <w:pPr>
        <w:pStyle w:val="Heading2"/>
      </w:pPr>
      <w:bookmarkStart w:id="6" w:name="_Toc503870842"/>
      <w:r>
        <w:t>Modeling Vehicle-Bridge Interaction</w:t>
      </w:r>
      <w:bookmarkEnd w:id="6"/>
    </w:p>
    <w:p w:rsidR="00EE0D60" w:rsidRDefault="00EE0D60" w:rsidP="00B11172"/>
    <w:p w:rsidR="004E14BA" w:rsidRDefault="004E14BA" w:rsidP="004E14BA">
      <w:pPr>
        <w:pStyle w:val="Heading2"/>
      </w:pPr>
      <w:bookmarkStart w:id="7" w:name="_Toc503870843"/>
      <w:r>
        <w:t>Bridges with Excessive Vibrations</w:t>
      </w:r>
      <w:bookmarkEnd w:id="7"/>
    </w:p>
    <w:p w:rsidR="006B7236" w:rsidRDefault="006E6A0C" w:rsidP="006E6A0C">
      <w:r>
        <w:t xml:space="preserve">The dynamic effect of traffic on bridges is not just of concern for amplification factors or strength limit states (i.e. rating factor). Excessive vibrations may result in reduced fatigue life, as the vibrations can result in more stress cycles per loading event. Furthermore, structural vibrations should be limited so as not to upset the bridge users. </w:t>
      </w:r>
    </w:p>
    <w:p w:rsidR="006B7236" w:rsidRDefault="006B7236" w:rsidP="006E6A0C">
      <w:r>
        <w:t>Past studies have looked at what constitutes objectionable vibrations and the</w:t>
      </w:r>
      <w:r w:rsidR="00563D2A">
        <w:t xml:space="preserve"> characteristics that influence a human’s perception of those vibrations. In general, these studies concluded that as the displacement and frequency increase, the vibration is considered more intolerable to users. However, there is no single parameter that can predict a human’s perception of a given vibration </w:t>
      </w:r>
      <w:r w:rsidR="00563D2A">
        <w:fldChar w:fldCharType="begin"/>
      </w:r>
      <w:r w:rsidR="00563D2A">
        <w:instrText xml:space="preserve"> ADDIN ZOTERO_ITEM CSL_CITATION {"citationID":"nyQUrpUU","properties":{"formattedCitation":"(Gaunt and Sutton 1981)","plainCitation":"(Gaunt and Sutton 1981)"},"citationItems":[{"id":86,"uris":["http://zotero.org/users/3157746/items/K56HWEER"],"uri":["http://zotero.org/users/3157746/items/K56HWEER"],"itemData":{"id":86,"type":"article-journal","title":"Highway bridge vibration studies","source":"Google Scholar","URL":"http://docs.lib.purdue.edu/cgi/viewcontent.cgi?article=2380&amp;context=jtrp","author":[{"family":"Gaunt","given":"John Thixton"},{"family":"Sutton","given":"Charles D."}],"issued":{"date-parts":[["1981"]]},"accessed":{"date-parts":[["2016",9,16]]}}}],"schema":"https://github.com/citation-style-language/schema/raw/master/csl-citation.json"} </w:instrText>
      </w:r>
      <w:r w:rsidR="00563D2A">
        <w:fldChar w:fldCharType="separate"/>
      </w:r>
      <w:r w:rsidR="00563D2A" w:rsidRPr="00563D2A">
        <w:rPr>
          <w:rFonts w:cs="Times New Roman"/>
        </w:rPr>
        <w:t>(Gaunt and Sutton 1981)</w:t>
      </w:r>
      <w:r w:rsidR="00563D2A">
        <w:fldChar w:fldCharType="end"/>
      </w:r>
      <w:r w:rsidR="00563D2A">
        <w:t xml:space="preserve">. Some of the earliest work on this topic was carried out by </w:t>
      </w:r>
      <w:proofErr w:type="spellStart"/>
      <w:r w:rsidR="00563D2A">
        <w:t>Reiher</w:t>
      </w:r>
      <w:proofErr w:type="spellEnd"/>
      <w:r w:rsidR="00563D2A">
        <w:t xml:space="preserve"> and Meister. They developed sensitivity curves by subjecting people to vertical harmonic vibration </w:t>
      </w:r>
      <w:r w:rsidR="00563D2A">
        <w:fldChar w:fldCharType="begin"/>
      </w:r>
      <w:r w:rsidR="00563D2A">
        <w:instrText xml:space="preserve"> ADDIN ZOTERO_ITEM CSL_CITATION {"citationID":"K4YXNf64","properties":{"formattedCitation":"(Reiher and Meister 1931)","plainCitation":"(Reiher and Meister 1931)"},"citationItems":[{"id":368,"uris":["http://zotero.org/users/3157746/items/HVEEQ7M5"],"uri":["http://zotero.org/users/3157746/items/HVEEQ7M5"],"itemData":{"id":368,"type":"article-journal","title":"The effect of vibration on people","container-title":"Forschung auf dem Gebiete des Ingenieurwesens","page":"381–386","volume":"2","issue":"11","source":"Google Scholar","author":[{"family":"Reiher","given":"H."},{"family":"Meister","given":"F. J."}],"issued":{"date-parts":[["1931"]]}}}],"schema":"https://github.com/citation-style-language/schema/raw/master/csl-citation.json"} </w:instrText>
      </w:r>
      <w:r w:rsidR="00563D2A">
        <w:fldChar w:fldCharType="separate"/>
      </w:r>
      <w:r w:rsidR="00563D2A" w:rsidRPr="00563D2A">
        <w:rPr>
          <w:rFonts w:cs="Times New Roman"/>
        </w:rPr>
        <w:t>(Reiher and Meister 1931)</w:t>
      </w:r>
      <w:r w:rsidR="00563D2A">
        <w:fldChar w:fldCharType="end"/>
      </w:r>
      <w:r w:rsidR="00563D2A">
        <w:t xml:space="preserve">. These sensitivity curves still provide an acceptable measure of human perception to vibrations. </w:t>
      </w:r>
    </w:p>
    <w:p w:rsidR="006E6A0C" w:rsidRPr="006E6A0C" w:rsidRDefault="006E6A0C" w:rsidP="006E6A0C">
      <w:r>
        <w:t>AASHTO bridge specifications state that bridges should be designed to avoid psychological effects and that acceleration is the primary factor for human sensitivity to bridge deformations, but fails to provide any specific limits for vibrations</w:t>
      </w:r>
      <w:r w:rsidR="00651ECB">
        <w:t xml:space="preserve"> </w:t>
      </w:r>
      <w:r w:rsidR="00651ECB">
        <w:fldChar w:fldCharType="begin"/>
      </w:r>
      <w:r w:rsidR="00651ECB">
        <w:instrText xml:space="preserve"> ADDIN ZOTERO_ITEM CSL_CITATION {"citationID":"0tzJiNTu","properties":{"formattedCitation":"(AASHTO 1998)","plainCitation":"(AASHTO 1998)"},"citationItems":[{"id":361,"uris":["http://zotero.org/users/3157746/items/P4JB4UUG"],"uri":["http://zotero.org/users/3157746/items/P4JB4UUG"],"itemData":{"id":361,"type":"book","title":"Bridge design specifications","publisher":"American Association of State Highway and Transportation Officials, Washington, DC","source":"Google Scholar","author":[{"family":"AASHTO","given":"LRFD"}],"issued":{"date-parts":[["1998"]]}}}],"schema":"https://github.com/citation-style-language/schema/raw/master/csl-citation.json"} </w:instrText>
      </w:r>
      <w:r w:rsidR="00651ECB">
        <w:fldChar w:fldCharType="separate"/>
      </w:r>
      <w:r w:rsidR="00651ECB" w:rsidRPr="00651ECB">
        <w:rPr>
          <w:rFonts w:cs="Times New Roman"/>
        </w:rPr>
        <w:t>(AASHTO 1998)</w:t>
      </w:r>
      <w:r w:rsidR="00651ECB">
        <w:fldChar w:fldCharType="end"/>
      </w:r>
      <w:r>
        <w:t>.</w:t>
      </w:r>
      <w:r w:rsidR="006B7236">
        <w:t xml:space="preserve"> Instead they placed limits on span-to-depth ratios and live load deflections in hopes that this would prevent unsatisfactory dynamic performance. The Ontario Highway Bridge Design Code of 1983 introduced a new serviceability limit state that was meant to control vibrations that would be objectionable to pedestrians by restricting deflections based on the first frequency of the structure </w:t>
      </w:r>
      <w:r w:rsidR="006B7236">
        <w:fldChar w:fldCharType="begin"/>
      </w:r>
      <w:r w:rsidR="006B7236">
        <w:instrText xml:space="preserve"> ADDIN ZOTERO_ITEM CSL_CITATION {"citationID":"2CfQtceg","properties":{"formattedCitation":"(Csagoly and Dorton 1978)","plainCitation":"(Csagoly and Dorton 1978)"},"citationItems":[{"id":364,"uris":["http://zotero.org/users/3157746/items/EVAG4A2B"],"uri":["http://zotero.org/users/3157746/items/EVAG4A2B"],"itemData":{"id":364,"type":"article-journal","title":"The development of the Ontario highway bridge design code","container-title":"Transportation Research Record","issue":"665","source":"Google Scholar","author":[{"family":"Csagoly","given":"P."},{"family":"Dorton","given":"R. A."}],"issued":{"date-parts":[["1978"]]}}}],"schema":"https://github.com/citation-style-language/schema/raw/master/csl-citation.json"} </w:instrText>
      </w:r>
      <w:r w:rsidR="006B7236">
        <w:fldChar w:fldCharType="separate"/>
      </w:r>
      <w:r w:rsidR="006B7236" w:rsidRPr="006B7236">
        <w:rPr>
          <w:rFonts w:cs="Times New Roman"/>
        </w:rPr>
        <w:t>(Csagoly and Dorton 1978)</w:t>
      </w:r>
      <w:r w:rsidR="006B7236">
        <w:fldChar w:fldCharType="end"/>
      </w:r>
      <w:r w:rsidR="006B7236">
        <w:t xml:space="preserve">. </w:t>
      </w:r>
      <w:r w:rsidR="005E298A">
        <w:t>The Eurocode also advises bridge designers to limit vibrations to avoid the discomfort to users, but again, fails to provide guidance as to how that may be accomplished</w:t>
      </w:r>
      <w:r w:rsidR="00D847C2">
        <w:t xml:space="preserve"> </w:t>
      </w:r>
      <w:r w:rsidR="00D847C2">
        <w:fldChar w:fldCharType="begin"/>
      </w:r>
      <w:r w:rsidR="00D847C2">
        <w:instrText xml:space="preserve"> ADDIN ZOTERO_ITEM CSL_CITATION {"citationID":"OhB73vUI","properties":{"formattedCitation":"(BS 2006)","plainCitation":"(BS 2006)"},"citationItems":[{"id":369,"uris":["http://zotero.org/users/3157746/items/4IG9CKHW"],"uri":["http://zotero.org/users/3157746/items/4IG9CKHW"],"itemData":{"id":369,"type":"article-journal","title":"EN-1993-2: Eurocode 3: Design of steel structures-Part 2: Steel Bridges","container-title":"British Standards Institution, United Kingdom","source":"Google Scholar","shortTitle":"2","author":[{"family":"BS","given":""}],"issued":{"date-parts":[["2006"]]}}}],"schema":"https://github.com/citation-style-language/schema/raw/master/csl-citation.json"} </w:instrText>
      </w:r>
      <w:r w:rsidR="00D847C2">
        <w:fldChar w:fldCharType="separate"/>
      </w:r>
      <w:r w:rsidR="00D847C2" w:rsidRPr="00D847C2">
        <w:rPr>
          <w:rFonts w:cs="Times New Roman"/>
        </w:rPr>
        <w:t>(BS 2006)</w:t>
      </w:r>
      <w:r w:rsidR="00D847C2">
        <w:fldChar w:fldCharType="end"/>
      </w:r>
      <w:r w:rsidR="005E298A">
        <w:t xml:space="preserve">. </w:t>
      </w:r>
    </w:p>
    <w:p w:rsidR="00B11172" w:rsidRDefault="00B11172" w:rsidP="00B11172">
      <w:pPr>
        <w:pStyle w:val="Heading1"/>
      </w:pPr>
      <w:bookmarkStart w:id="8" w:name="_Toc503870844"/>
      <w:r>
        <w:t>Research Objectives and Approach</w:t>
      </w:r>
      <w:bookmarkEnd w:id="8"/>
    </w:p>
    <w:p w:rsidR="00C11475" w:rsidRDefault="00C11475" w:rsidP="00B11172">
      <w:r>
        <w:t xml:space="preserve">The research will fall into </w:t>
      </w:r>
      <w:r w:rsidR="00B41C49">
        <w:t>three</w:t>
      </w:r>
      <w:r>
        <w:t xml:space="preserve"> broad categories: </w:t>
      </w:r>
    </w:p>
    <w:p w:rsidR="00B41C49" w:rsidRDefault="00B41C49" w:rsidP="00C11475">
      <w:pPr>
        <w:pStyle w:val="ListParagraph"/>
        <w:numPr>
          <w:ilvl w:val="0"/>
          <w:numId w:val="1"/>
        </w:numPr>
      </w:pPr>
      <w:r>
        <w:lastRenderedPageBreak/>
        <w:t>Understand dynamic amplification and the mechanisms that govern it</w:t>
      </w:r>
    </w:p>
    <w:p w:rsidR="00B41C49" w:rsidRDefault="003069B7" w:rsidP="00C11475">
      <w:pPr>
        <w:pStyle w:val="ListParagraph"/>
        <w:numPr>
          <w:ilvl w:val="0"/>
          <w:numId w:val="1"/>
        </w:numPr>
      </w:pPr>
      <w:r>
        <w:t>Propose modifications to</w:t>
      </w:r>
      <w:r w:rsidR="00B41C49">
        <w:t xml:space="preserve"> current design and assessment methodologies</w:t>
      </w:r>
    </w:p>
    <w:p w:rsidR="00B41C49" w:rsidRDefault="003A4B36" w:rsidP="00C11475">
      <w:pPr>
        <w:pStyle w:val="ListParagraph"/>
        <w:numPr>
          <w:ilvl w:val="0"/>
          <w:numId w:val="1"/>
        </w:numPr>
      </w:pPr>
      <w:r>
        <w:t xml:space="preserve">Examine </w:t>
      </w:r>
      <w:r w:rsidR="00E20643">
        <w:t xml:space="preserve">the </w:t>
      </w:r>
      <w:r>
        <w:t xml:space="preserve">impact of </w:t>
      </w:r>
      <w:r w:rsidR="00F0212A">
        <w:t>repeated vehicles</w:t>
      </w:r>
      <w:r>
        <w:t xml:space="preserve"> on dynamic amplification</w:t>
      </w:r>
    </w:p>
    <w:p w:rsidR="00C11475" w:rsidRDefault="003A4B36" w:rsidP="0074580E">
      <w:r>
        <w:t xml:space="preserve">The research will take an inductive approach, whereby efforts will first focus on understanding the phenomenon of vehicle-bridge interaction by investigating a specific structure with unusually large dynamic amplifications. The resulting knowledge and tools will be leveraged to </w:t>
      </w:r>
      <w:r w:rsidR="0074580E">
        <w:t xml:space="preserve">generate generalized conclusions about dynamic amplification for </w:t>
      </w:r>
      <w:r w:rsidR="00F0212A">
        <w:t>the</w:t>
      </w:r>
      <w:r w:rsidR="0074580E">
        <w:t xml:space="preserve"> bridge </w:t>
      </w:r>
      <w:r w:rsidR="00F0212A">
        <w:t>stock</w:t>
      </w:r>
      <w:r w:rsidR="0074580E">
        <w:t>.</w:t>
      </w:r>
      <w:r w:rsidR="00C11475">
        <w:t xml:space="preserve"> </w:t>
      </w:r>
    </w:p>
    <w:p w:rsidR="00C11475" w:rsidRDefault="0032423F" w:rsidP="00C11475">
      <w:pPr>
        <w:pStyle w:val="Heading2"/>
      </w:pPr>
      <w:bookmarkStart w:id="9" w:name="_Toc503870845"/>
      <w:r>
        <w:t>Understanding dynamic amplification</w:t>
      </w:r>
      <w:bookmarkEnd w:id="9"/>
    </w:p>
    <w:p w:rsidR="00A55139" w:rsidRDefault="0066451C" w:rsidP="0032423F">
      <w:r>
        <w:t>Structural health monitoring along with finite element simulation will be used to explore</w:t>
      </w:r>
      <w:r w:rsidR="00E20643">
        <w:t xml:space="preserve"> the principles and mechanisms </w:t>
      </w:r>
      <w:r>
        <w:t xml:space="preserve">behind dynamic amplification. </w:t>
      </w:r>
      <w:r w:rsidR="00C0013C">
        <w:t xml:space="preserve">The process of structural identification will be leveraged to incorporate </w:t>
      </w:r>
      <w:r w:rsidR="00BA1514">
        <w:t>sensing data from a real structure</w:t>
      </w:r>
      <w:r w:rsidR="008351CF">
        <w:t xml:space="preserve"> into an FE model. That process will first be conducted to obtain a model that is an accurate representation of the bridge. </w:t>
      </w:r>
      <w:r w:rsidR="00A55139">
        <w:t xml:space="preserve">It will be conducted a second time to ensure the model can accurately simulate a moving vehicle and its interaction with the bridge. </w:t>
      </w:r>
    </w:p>
    <w:p w:rsidR="00D8248E" w:rsidRDefault="00D8248E" w:rsidP="00C11475">
      <w:r>
        <w:t xml:space="preserve">A variety of sensors will be utilized to capture the </w:t>
      </w:r>
      <w:r w:rsidR="00FF0DA6">
        <w:t>acceleration</w:t>
      </w:r>
      <w:r>
        <w:t xml:space="preserve"> and </w:t>
      </w:r>
      <w:r w:rsidR="00966AD9">
        <w:t xml:space="preserve">strain of the structure under operating conditions. Care must be taken to sample at rates high enough to capture the modes of interest and avoid aliasing. </w:t>
      </w:r>
      <w:r w:rsidR="00124CF3">
        <w:t xml:space="preserve">From the gathered data and through modal processing methods the shapes and frequencies of the natural modes of vibration of the structure will be </w:t>
      </w:r>
      <w:r w:rsidR="0088343D">
        <w:t>calculated.</w:t>
      </w:r>
      <w:r w:rsidR="003A0EB9">
        <w:t xml:space="preserve"> Strain readings will be analyzed to determine </w:t>
      </w:r>
      <w:r w:rsidR="00085C0E">
        <w:t xml:space="preserve">the operational stress of the bridge and estimate the dynamic amplification. </w:t>
      </w:r>
    </w:p>
    <w:p w:rsidR="0088343D" w:rsidRDefault="003A0EB9" w:rsidP="00C11475">
      <w:r>
        <w:t xml:space="preserve">Characterization of a test vehicle moving over the bridge </w:t>
      </w:r>
      <w:r w:rsidR="0088343D">
        <w:t xml:space="preserve">will occur by instrumenting a </w:t>
      </w:r>
      <w:r>
        <w:t>fully loaded truck</w:t>
      </w:r>
      <w:r w:rsidR="0088343D">
        <w:t xml:space="preserve">. The accelerations of the test vehicle will provide information on the vehicle-bridge interaction as well as be used to calculate the </w:t>
      </w:r>
      <w:r>
        <w:t xml:space="preserve">truck’s </w:t>
      </w:r>
      <w:r w:rsidR="0088343D">
        <w:t xml:space="preserve">first mode of vibration which can be used to characterize the vehicle’s suspension. </w:t>
      </w:r>
    </w:p>
    <w:p w:rsidR="000220D8" w:rsidRDefault="0088343D" w:rsidP="000220D8">
      <w:r>
        <w:t>The FE model</w:t>
      </w:r>
      <w:r w:rsidR="008809F8">
        <w:t>s</w:t>
      </w:r>
      <w:r>
        <w:t xml:space="preserve"> will be constructed based on </w:t>
      </w:r>
      <w:r w:rsidR="00242307">
        <w:t>construction documents that detail the geometry and material of the various bridge components. Uncertainties in the model (e.g. material properties, connections, support conditions, etc.) will be addressed by “calibrating” the model with the test results, whereby model properties will be altered until the simulation results align with the test results. In this way we can be confident that the FE model is truly representative of the actual structure</w:t>
      </w:r>
      <w:r w:rsidR="008809F8">
        <w:t xml:space="preserve"> and capable of accurately simulating VBI</w:t>
      </w:r>
      <w:r w:rsidR="00242307">
        <w:t xml:space="preserve">. </w:t>
      </w:r>
    </w:p>
    <w:p w:rsidR="00C11475" w:rsidRDefault="008809F8" w:rsidP="00C11475">
      <w:r>
        <w:lastRenderedPageBreak/>
        <w:t>T</w:t>
      </w:r>
      <w:r w:rsidR="005204DE">
        <w:t>he tes</w:t>
      </w:r>
      <w:r w:rsidR="00F65979">
        <w:t xml:space="preserve">ting scenario </w:t>
      </w:r>
      <w:r>
        <w:t>will</w:t>
      </w:r>
      <w:r w:rsidR="00F65979">
        <w:t xml:space="preserve"> be simulated by </w:t>
      </w:r>
      <w:r>
        <w:t xml:space="preserve">running a spring-mass-damper system that matches mass and frequency of the test truck across the model of the bridge. </w:t>
      </w:r>
      <w:r w:rsidR="005204DE">
        <w:t xml:space="preserve">The goal is to </w:t>
      </w:r>
      <w:r w:rsidR="00BF5F96">
        <w:t xml:space="preserve">produce responses similar to those witnessed during the test. </w:t>
      </w:r>
      <w:r>
        <w:t>In the event</w:t>
      </w:r>
      <w:r w:rsidR="00BF5F96">
        <w:t xml:space="preserve"> that matching responses</w:t>
      </w:r>
      <w:r>
        <w:t xml:space="preserve"> are not readily produced, the model of the bridge and the truck will </w:t>
      </w:r>
      <w:r w:rsidR="00BF5F96">
        <w:t xml:space="preserve">be adjusted. </w:t>
      </w:r>
    </w:p>
    <w:p w:rsidR="00B11172" w:rsidRDefault="008809F8" w:rsidP="00B11172">
      <w:r>
        <w:t>Once the field test observations can be reproduced, f</w:t>
      </w:r>
      <w:r w:rsidR="00BF5F96">
        <w:t xml:space="preserve">eatures of the </w:t>
      </w:r>
      <w:r w:rsidR="00247918">
        <w:t>model will be changed or removed in an effort to f</w:t>
      </w:r>
      <w:r w:rsidR="00255A24">
        <w:t xml:space="preserve">ind out to which parameters large dynamic amplifications are sensitive. The hope is to find out what types of bridges are vulnerable to this phenomenon and how to prevent it or </w:t>
      </w:r>
      <w:r w:rsidR="00247918">
        <w:t>modify</w:t>
      </w:r>
      <w:r w:rsidR="00255A24">
        <w:t xml:space="preserve"> existing structures to </w:t>
      </w:r>
      <w:r w:rsidR="00247918">
        <w:t>eliminate</w:t>
      </w:r>
      <w:r w:rsidR="00255A24">
        <w:t xml:space="preserve"> the phenomenon. </w:t>
      </w:r>
      <w:r w:rsidR="00124007">
        <w:t xml:space="preserve">These parameters </w:t>
      </w:r>
      <w:r w:rsidR="00247918">
        <w:t>will consist of</w:t>
      </w:r>
      <w:r w:rsidR="00124007">
        <w:t xml:space="preserve"> </w:t>
      </w:r>
      <w:r w:rsidR="00247918">
        <w:t xml:space="preserve">characteristics of the structure, vehicle/traffic, and road surface. </w:t>
      </w:r>
    </w:p>
    <w:p w:rsidR="00247918" w:rsidRDefault="008809F8" w:rsidP="008809F8">
      <w:pPr>
        <w:pStyle w:val="Heading2"/>
      </w:pPr>
      <w:bookmarkStart w:id="10" w:name="_Toc503870847"/>
      <w:proofErr w:type="spellStart"/>
      <w:r>
        <w:t>A</w:t>
      </w:r>
      <w:r w:rsidR="003069B7">
        <w:t>dressing</w:t>
      </w:r>
      <w:proofErr w:type="spellEnd"/>
      <w:r>
        <w:t xml:space="preserve"> current design and assessment methodologies </w:t>
      </w:r>
      <w:bookmarkEnd w:id="10"/>
    </w:p>
    <w:p w:rsidR="00247918" w:rsidRDefault="00157066" w:rsidP="00247918">
      <w:r>
        <w:t xml:space="preserve">Results of the parametric study will be examined </w:t>
      </w:r>
      <w:r w:rsidR="007465FC">
        <w:t>and</w:t>
      </w:r>
      <w:r>
        <w:t xml:space="preserve"> “rules-of-thumb” for calculating dynamic response of bridges</w:t>
      </w:r>
      <w:r w:rsidR="007465FC">
        <w:t xml:space="preserve"> will be developed</w:t>
      </w:r>
      <w:r>
        <w:t>. These will be compared to current design and assessment specifications</w:t>
      </w:r>
      <w:r w:rsidR="004848A0">
        <w:t xml:space="preserve"> and appropriate modifications will be proposed. Furthermore, the methods used for analyzing moving loads will be reviewed and other, simpler methods will be formulated and </w:t>
      </w:r>
      <w:r w:rsidR="007465FC">
        <w:t>evaluated in an effort to identify a simpler</w:t>
      </w:r>
      <w:r w:rsidR="004848A0">
        <w:t xml:space="preserve"> method that is still able to accurately predict a bridge’s dynamic response to moving vehicles. </w:t>
      </w:r>
      <w:r w:rsidR="00596E25">
        <w:t xml:space="preserve">It is hoped, that for certain scenarios, an acceptable modelling method can be used that the “typical” engineer could understand and implement. </w:t>
      </w:r>
    </w:p>
    <w:p w:rsidR="00596E25" w:rsidRDefault="007465FC" w:rsidP="00596E25">
      <w:r>
        <w:t xml:space="preserve">The proposed methodologies will be demonstrated on a bridge that exhibited problematic dynamic amplifications. </w:t>
      </w:r>
    </w:p>
    <w:p w:rsidR="00C4213A" w:rsidRDefault="00C4213A" w:rsidP="00C4213A">
      <w:pPr>
        <w:pStyle w:val="Heading2"/>
      </w:pPr>
      <w:r>
        <w:t>Impact of platooning on bridge responses</w:t>
      </w:r>
    </w:p>
    <w:p w:rsidR="00C4213A" w:rsidRPr="00C4213A" w:rsidRDefault="00B16993" w:rsidP="00C4213A">
      <w:r>
        <w:t>The models developed for simulating VBI will be used to simulate platooned trucks. The model will be selected such that its parameters correspond to large dynamic response. This will result in a model that is most sensitive to the platooning parameters. These platooning parameters will include principally vehicle spacing and speed. Secondary parameters will include vehicle weights, and suspension sti</w:t>
      </w:r>
      <w:r w:rsidR="00B14DBD">
        <w:t xml:space="preserve">ffness and damping. A parametric study will be conducted to determine what combination of parameters result in increased stress in the structure and should be avoided. Additional parametric studies will be conducted to understand how the structural characteristics influence the “problematic” platooning parameters. </w:t>
      </w:r>
    </w:p>
    <w:p w:rsidR="00B11172" w:rsidRDefault="004C7130" w:rsidP="00B11172">
      <w:pPr>
        <w:pStyle w:val="Heading1"/>
      </w:pPr>
      <w:bookmarkStart w:id="11" w:name="_Toc503870849"/>
      <w:r>
        <w:lastRenderedPageBreak/>
        <w:t>Work Plan</w:t>
      </w:r>
      <w:bookmarkEnd w:id="11"/>
    </w:p>
    <w:p w:rsidR="00B11172" w:rsidRDefault="00DB798F" w:rsidP="00DB798F">
      <w:pPr>
        <w:pStyle w:val="Heading2"/>
      </w:pPr>
      <w:bookmarkStart w:id="12" w:name="_Toc503870850"/>
      <w:r>
        <w:t xml:space="preserve">Task 1 – </w:t>
      </w:r>
      <w:r w:rsidR="007465FC">
        <w:t>Field</w:t>
      </w:r>
      <w:r>
        <w:t xml:space="preserve"> testing</w:t>
      </w:r>
      <w:bookmarkEnd w:id="12"/>
      <w:r>
        <w:t xml:space="preserve"> </w:t>
      </w:r>
      <w:r w:rsidR="007465FC">
        <w:t>and simulation of test structure</w:t>
      </w:r>
    </w:p>
    <w:p w:rsidR="00DB798F" w:rsidRDefault="007465FC" w:rsidP="00DB798F">
      <w:r>
        <w:t xml:space="preserve">As a first step to investigating VBI, an FE model will be developed that is a “digital twin” of a real structure. This will be accomplished by performing structural identification, whereby data from the real structure is used to influence and “calibrate” a model. Therefore, </w:t>
      </w:r>
      <w:r w:rsidR="003F2189">
        <w:t xml:space="preserve">a variety of sensors will be placed on the bridge to record </w:t>
      </w:r>
      <w:r w:rsidR="00DF43D5">
        <w:t xml:space="preserve">operational strains and accelerations. </w:t>
      </w:r>
    </w:p>
    <w:p w:rsidR="009F2BC8" w:rsidRDefault="009F2BC8" w:rsidP="00080F83">
      <w:pPr>
        <w:pStyle w:val="ListParagraph"/>
        <w:numPr>
          <w:ilvl w:val="0"/>
          <w:numId w:val="2"/>
        </w:numPr>
        <w:ind w:left="360" w:firstLine="0"/>
      </w:pPr>
      <w:r>
        <w:t xml:space="preserve">Perform preliminary field test of viaduct to determine which regions experience the largest vibrations. Accelerometers will be installed on the bridge at various locations along its entire length. The magnitude of these responses, relative to one another, will be used to determine which portions of the structure will receive greater scrutiny in future investigations. </w:t>
      </w:r>
    </w:p>
    <w:p w:rsidR="009F2BC8" w:rsidRDefault="009F2BC8" w:rsidP="00080F83">
      <w:pPr>
        <w:pStyle w:val="ListParagraph"/>
        <w:numPr>
          <w:ilvl w:val="0"/>
          <w:numId w:val="2"/>
        </w:numPr>
        <w:ind w:left="360" w:firstLine="0"/>
      </w:pPr>
      <w:r>
        <w:t>Design and perform field test of selected portion/portions of viaduct. Instrumentation pl</w:t>
      </w:r>
      <w:r w:rsidR="00F44064">
        <w:t>an will be designed to capture maximum response while providing adequate spatial distribution to characterize the shape of natural modes of vibration (mode shape) and nature of interaction between superstructure and substructure. Both acceleration and strain will be monitored.</w:t>
      </w:r>
    </w:p>
    <w:p w:rsidR="00B11172" w:rsidRDefault="00F44064" w:rsidP="00080F83">
      <w:pPr>
        <w:pStyle w:val="ListParagraph"/>
        <w:numPr>
          <w:ilvl w:val="0"/>
          <w:numId w:val="2"/>
        </w:numPr>
        <w:ind w:left="360" w:firstLine="0"/>
      </w:pPr>
      <w:r>
        <w:t>Process and Interpret data acquired from field test. Characterization of vibrations will include computation of mode shapes and corresponding frequencies</w:t>
      </w:r>
      <w:r w:rsidR="00F35606">
        <w:t xml:space="preserve">, examination of the frequency content, and evaluation of strength, service and comfort limit states. </w:t>
      </w:r>
      <w:r w:rsidR="00B97369">
        <w:t>D</w:t>
      </w:r>
      <w:r w:rsidR="00F35606">
        <w:t>ynamic amplification</w:t>
      </w:r>
      <w:r w:rsidR="00B97369">
        <w:t xml:space="preserve"> will be estimated</w:t>
      </w:r>
      <w:r w:rsidR="00F35606">
        <w:t xml:space="preserve"> by utilizing data filtering methods. </w:t>
      </w:r>
    </w:p>
    <w:p w:rsidR="00F35606" w:rsidRDefault="00F35606" w:rsidP="00080F83">
      <w:pPr>
        <w:pStyle w:val="ListParagraph"/>
        <w:numPr>
          <w:ilvl w:val="0"/>
          <w:numId w:val="2"/>
        </w:numPr>
        <w:ind w:left="360" w:firstLine="0"/>
      </w:pPr>
      <w:r>
        <w:t xml:space="preserve">Create, validate and calibrate FE model/models of the structure. Models with varying level of resolution and complexity may be required for different purposes. Model will be error screened and validated by comparing behavior of model to that which would be expected for the structural form and to those observed in the field. Model calibration will be completed by deliberately adjusting model parameters until sufficient agreement is found between predicted and measured mode shapes and natural frequencies. </w:t>
      </w:r>
    </w:p>
    <w:p w:rsidR="00F75395" w:rsidRDefault="00F75395" w:rsidP="00080F83">
      <w:pPr>
        <w:pStyle w:val="ListParagraph"/>
        <w:numPr>
          <w:ilvl w:val="0"/>
          <w:numId w:val="2"/>
        </w:numPr>
        <w:ind w:left="360" w:firstLine="0"/>
      </w:pPr>
      <w:r>
        <w:t xml:space="preserve">Use model to assess structural condition and performance. Investigate possible mechanisms for vibration levels. Examine degree of conservatism lost due to amplification factors greater than assumed for design. </w:t>
      </w:r>
    </w:p>
    <w:p w:rsidR="005A7130" w:rsidRDefault="005A7130" w:rsidP="005A7130">
      <w:pPr>
        <w:pStyle w:val="Heading2"/>
      </w:pPr>
      <w:bookmarkStart w:id="13" w:name="_Toc503870851"/>
      <w:r>
        <w:lastRenderedPageBreak/>
        <w:t xml:space="preserve">Task 2 – </w:t>
      </w:r>
      <w:bookmarkEnd w:id="13"/>
      <w:r w:rsidR="00C4213A">
        <w:t>Refinement of FE simulation with VBI data</w:t>
      </w:r>
      <w:r w:rsidR="006D0500">
        <w:t xml:space="preserve"> </w:t>
      </w:r>
    </w:p>
    <w:p w:rsidR="00C66D24" w:rsidRDefault="005A7130" w:rsidP="005A7130">
      <w:r>
        <w:t xml:space="preserve">Additional testing and simulation will attempt to answer those questions about </w:t>
      </w:r>
      <w:r w:rsidR="00A82800">
        <w:t>dynamic</w:t>
      </w:r>
      <w:r>
        <w:t xml:space="preserve"> amplification that were not </w:t>
      </w:r>
      <w:r w:rsidR="00A82800">
        <w:t xml:space="preserve">adequately answered by Task 1. This will include field testing whereby both the viaduct and a vehicle will be instrumented, and responses from both will be captured synchronously while the vehicle is traversing the viaduct. Additional models and new model types may be required that are better able to simulate the test scenario. </w:t>
      </w:r>
      <w:r w:rsidR="00C66D24">
        <w:t xml:space="preserve">The model will be leveraged to identify the manner of loading that contributes to dynamic amplification and the structural parameters that affect it. </w:t>
      </w:r>
    </w:p>
    <w:p w:rsidR="00C66D24" w:rsidRDefault="00C66D24" w:rsidP="00080F83">
      <w:pPr>
        <w:pStyle w:val="ListParagraph"/>
        <w:numPr>
          <w:ilvl w:val="0"/>
          <w:numId w:val="3"/>
        </w:numPr>
        <w:ind w:left="360" w:firstLine="0"/>
      </w:pPr>
      <w:r>
        <w:t>Identify appropriate FE software and create appropriate model that is capable of simulating moving vehicle loads and resulting structural respon</w:t>
      </w:r>
      <w:r w:rsidR="00D96E8D">
        <w:t xml:space="preserve">se and is calibrated with data from previous test. </w:t>
      </w:r>
    </w:p>
    <w:p w:rsidR="00D96E8D" w:rsidRDefault="00D96E8D" w:rsidP="00080F83">
      <w:pPr>
        <w:pStyle w:val="ListParagraph"/>
        <w:numPr>
          <w:ilvl w:val="0"/>
          <w:numId w:val="3"/>
        </w:numPr>
        <w:ind w:left="360" w:firstLine="0"/>
      </w:pPr>
      <w:r>
        <w:t xml:space="preserve">Design and perform field test of the viaduct with known loading. This will require instrumentation of both the structure and a test vehicle with synchronous capture of data. The instrumented vehicle will traverse the viaduct at a variety of speeds and under different traffic conditions. </w:t>
      </w:r>
    </w:p>
    <w:p w:rsidR="00D96E8D" w:rsidRDefault="00D96E8D" w:rsidP="00080F83">
      <w:pPr>
        <w:pStyle w:val="ListParagraph"/>
        <w:numPr>
          <w:ilvl w:val="0"/>
          <w:numId w:val="3"/>
        </w:numPr>
        <w:ind w:left="360" w:firstLine="0"/>
      </w:pPr>
      <w:r>
        <w:t>Process and Interpret data acquired from field test. Examine magnitude and frequency content of test vehicle’s motion on and off the viaduct. Examine magnitude and frequency content of the structure’s vibrations when the test vehicle is on and off the bridge</w:t>
      </w:r>
      <w:r w:rsidR="00CA26E9">
        <w:t xml:space="preserve">, and the nature of the vibrations for different crossings of the test vehicle. </w:t>
      </w:r>
    </w:p>
    <w:p w:rsidR="00CA26E9" w:rsidRDefault="00CA26E9" w:rsidP="00080F83">
      <w:pPr>
        <w:pStyle w:val="ListParagraph"/>
        <w:numPr>
          <w:ilvl w:val="0"/>
          <w:numId w:val="3"/>
        </w:numPr>
        <w:ind w:left="360" w:firstLine="0"/>
      </w:pPr>
      <w:r>
        <w:t>Measure the profile of the bridge road surface and that of the approaches. A reputable company will be located that is capable of measuring the roadway with sufficient resolution and accuracy and at an acceptable price and subsequently contracted. As a result, the roadway profile of every lane will be delivered and formatted such that it can be incorporated in</w:t>
      </w:r>
      <w:r w:rsidR="00021605">
        <w:t>to</w:t>
      </w:r>
      <w:r>
        <w:t xml:space="preserve"> FE simulations. </w:t>
      </w:r>
    </w:p>
    <w:p w:rsidR="00CA26E9" w:rsidRDefault="00CA26E9" w:rsidP="00080F83">
      <w:pPr>
        <w:pStyle w:val="ListParagraph"/>
        <w:numPr>
          <w:ilvl w:val="0"/>
          <w:numId w:val="3"/>
        </w:numPr>
        <w:ind w:left="360" w:firstLine="0"/>
      </w:pPr>
      <w:r>
        <w:t xml:space="preserve">Simulate test scenarios and compare model results with experimental responses. Effort will be made to recreate </w:t>
      </w:r>
      <w:r w:rsidR="006D0500">
        <w:t>the magnitude and pattern of vehicle and viaduct accelerations.</w:t>
      </w:r>
    </w:p>
    <w:p w:rsidR="006D0500" w:rsidRDefault="006D0500" w:rsidP="00D660E0">
      <w:pPr>
        <w:pStyle w:val="Heading2"/>
      </w:pPr>
      <w:bookmarkStart w:id="14" w:name="_Toc503870852"/>
      <w:r>
        <w:t xml:space="preserve">Task 3 </w:t>
      </w:r>
      <w:r w:rsidR="00D660E0">
        <w:t>–</w:t>
      </w:r>
      <w:r>
        <w:t xml:space="preserve"> </w:t>
      </w:r>
      <w:bookmarkEnd w:id="14"/>
      <w:r w:rsidR="00AC4F2F">
        <w:t>Identify influential mechanisms to VBI</w:t>
      </w:r>
    </w:p>
    <w:p w:rsidR="00787F53" w:rsidRDefault="00A82800" w:rsidP="005A7130">
      <w:r>
        <w:t xml:space="preserve">Once a model is </w:t>
      </w:r>
      <w:r w:rsidR="00C66D24">
        <w:t xml:space="preserve">obtained that is reasonably capable of recreating those </w:t>
      </w:r>
      <w:r w:rsidR="00D660E0">
        <w:t xml:space="preserve">responses measured in the field, </w:t>
      </w:r>
      <w:r w:rsidR="00787F53">
        <w:t xml:space="preserve">various model parameters will be adjusted to identify those to </w:t>
      </w:r>
      <w:r w:rsidR="00787F53">
        <w:lastRenderedPageBreak/>
        <w:t xml:space="preserve">which dynamic amplification is sensitive. </w:t>
      </w:r>
      <w:r w:rsidR="003E4979">
        <w:t xml:space="preserve">These parameters are indicative of the structural and vehicle mechanisms that govern the distinctive behavior observed. </w:t>
      </w:r>
    </w:p>
    <w:p w:rsidR="00203F60" w:rsidRDefault="00203F60" w:rsidP="00080F83">
      <w:pPr>
        <w:pStyle w:val="ListParagraph"/>
        <w:numPr>
          <w:ilvl w:val="0"/>
          <w:numId w:val="5"/>
        </w:numPr>
        <w:ind w:left="360" w:firstLine="0"/>
      </w:pPr>
      <w:r>
        <w:t>Reduce model complexity while maintaining accurate VBI simulation. This will focus on reducing the geometric complexity of the model. For instance, the substructure can be reduced to springs and support conditions at the ends of the girders, and the superstructure can be reduced to a grillage or single-line-girder model. For any reduction trials, a control simulation of VBI that was used in Task 2 will be run and the responses compared to those from the unaltered model. The trial model will be rejected if compared responses differ. A passing model with the least complexity will be selected for further parametric studies.</w:t>
      </w:r>
    </w:p>
    <w:p w:rsidR="00F0395C" w:rsidRDefault="00384ED4" w:rsidP="00080F83">
      <w:pPr>
        <w:pStyle w:val="ListParagraph"/>
        <w:numPr>
          <w:ilvl w:val="0"/>
          <w:numId w:val="5"/>
        </w:numPr>
        <w:ind w:left="360" w:firstLine="0"/>
      </w:pPr>
      <w:r>
        <w:t xml:space="preserve">Identify model properties to which dynamic amplification is sensitive. </w:t>
      </w:r>
      <w:r w:rsidR="00787F53">
        <w:t xml:space="preserve">Identify all model parameters that have any significant level of uncertainty, </w:t>
      </w:r>
      <w:r w:rsidR="001A1693">
        <w:t>as well as any parameters that c</w:t>
      </w:r>
      <w:r w:rsidR="00787F53">
        <w:t xml:space="preserve">ould vary from bridge to bridge. These parameters might include: vehicle weight, vehicle speed, road surface roughness, bridge </w:t>
      </w:r>
      <w:r w:rsidR="001761B2">
        <w:t>material properties, bridge support conditions.</w:t>
      </w:r>
      <w:r w:rsidR="00F0395C">
        <w:t xml:space="preserve"> </w:t>
      </w:r>
      <w:r w:rsidR="00E264F6">
        <w:t>The selected</w:t>
      </w:r>
      <w:r w:rsidR="00F0395C">
        <w:t xml:space="preserve"> parameters will be altered to </w:t>
      </w:r>
      <w:r w:rsidR="001761B2">
        <w:t>see if they have any effect on the</w:t>
      </w:r>
      <w:r w:rsidR="00F0395C">
        <w:t xml:space="preserve"> dynamic amplification. </w:t>
      </w:r>
    </w:p>
    <w:p w:rsidR="001761B2" w:rsidRDefault="00203F60" w:rsidP="00080F83">
      <w:pPr>
        <w:pStyle w:val="ListParagraph"/>
        <w:numPr>
          <w:ilvl w:val="0"/>
          <w:numId w:val="5"/>
        </w:numPr>
        <w:ind w:left="360" w:firstLine="0"/>
      </w:pPr>
      <w:r>
        <w:t xml:space="preserve">Develop parameter ranges that are appropriate for </w:t>
      </w:r>
      <w:r w:rsidR="00B55235">
        <w:t>any future parametric studies of dynamic amplification</w:t>
      </w:r>
      <w:r>
        <w:t xml:space="preserve">. </w:t>
      </w:r>
      <w:r w:rsidR="00B55235">
        <w:t xml:space="preserve">An attempt will first be made to </w:t>
      </w:r>
      <w:r w:rsidR="007536F4">
        <w:t>reduce the total number of parameters by eliminating extraneous properties that target the same mechanism. For instance, bridge deck thickness</w:t>
      </w:r>
      <w:r w:rsidR="000A3565">
        <w:t xml:space="preserve"> </w:t>
      </w:r>
      <w:r w:rsidR="00102485">
        <w:t>influences</w:t>
      </w:r>
      <w:r w:rsidR="000A3565">
        <w:t xml:space="preserve"> both the mass of the deck, as well as the stiffness. It is better to uniquely target these mechanisms with the deck material </w:t>
      </w:r>
      <w:r w:rsidR="007536F4">
        <w:t xml:space="preserve">density </w:t>
      </w:r>
      <w:r w:rsidR="000A3565">
        <w:t xml:space="preserve">and modulus. In this way </w:t>
      </w:r>
      <w:r w:rsidR="00102485">
        <w:t>the minimum</w:t>
      </w:r>
      <w:r w:rsidR="000A3565">
        <w:t xml:space="preserve"> set of parameters will be selected that</w:t>
      </w:r>
      <w:r w:rsidR="00102485">
        <w:t xml:space="preserve"> can account for all influential mechanisms.</w:t>
      </w:r>
      <w:r w:rsidR="000A3565">
        <w:t xml:space="preserve"> </w:t>
      </w:r>
      <w:r w:rsidR="00102485">
        <w:t>The final set of parameters will be</w:t>
      </w:r>
      <w:r w:rsidR="00B55235">
        <w:t xml:space="preserve"> adjusted incrementally </w:t>
      </w:r>
      <w:r w:rsidR="000A3565">
        <w:t xml:space="preserve">and the control moving vehicle load case as well as a natural frequency solver will be run </w:t>
      </w:r>
      <w:r w:rsidR="00B55235">
        <w:t>so as</w:t>
      </w:r>
      <w:r w:rsidR="000A3565">
        <w:t xml:space="preserve"> to</w:t>
      </w:r>
      <w:r w:rsidR="00B55235">
        <w:t xml:space="preserve"> develop sensitivity curves. The very nature of some parameters may restrict their range.  For the rest, the range will be</w:t>
      </w:r>
      <w:r w:rsidR="000A3565">
        <w:t xml:space="preserve"> those values in the sensitive</w:t>
      </w:r>
      <w:r w:rsidR="00B55235">
        <w:t xml:space="preserve"> range. </w:t>
      </w:r>
    </w:p>
    <w:p w:rsidR="006A652F" w:rsidRDefault="000A3565" w:rsidP="00080F83">
      <w:pPr>
        <w:pStyle w:val="ListParagraph"/>
        <w:numPr>
          <w:ilvl w:val="0"/>
          <w:numId w:val="5"/>
        </w:numPr>
        <w:ind w:left="360" w:firstLine="0"/>
      </w:pPr>
      <w:r>
        <w:t xml:space="preserve">Examine and refine sensitivity plots. </w:t>
      </w:r>
      <w:r w:rsidR="00102485">
        <w:t xml:space="preserve">This will constitute the first effort to identify trends in dynamic amplification. </w:t>
      </w:r>
      <w:r w:rsidR="00F0395C">
        <w:t>In some cases the parameters may be combined into a single variable</w:t>
      </w:r>
      <w:r w:rsidR="00102485">
        <w:t>.</w:t>
      </w:r>
      <w:r w:rsidR="00F0395C">
        <w:t xml:space="preserve"> For example, it might be </w:t>
      </w:r>
      <w:r w:rsidR="00102485">
        <w:t>advantageous to plot responses versus the first natural frequency, which is a function of longitudinal stiffness and bridge mass. Furthermore, some parameters may require further investigation, especially when they are more complicated than a single scalar value. For exam</w:t>
      </w:r>
      <w:r w:rsidR="00526330">
        <w:t xml:space="preserve">ple, the road surface profile can have numerous configurations. One </w:t>
      </w:r>
      <w:r w:rsidR="00526330">
        <w:lastRenderedPageBreak/>
        <w:t xml:space="preserve">approach may be to separate the parameter into amplitude and frequency content categories that describe the density of imperfections of different wavelength. Those parameters that </w:t>
      </w:r>
      <w:r w:rsidR="00AC4F2F">
        <w:t xml:space="preserve">exhibit no effect on dynamic amplification will be discarded. </w:t>
      </w:r>
      <w:r w:rsidR="00526330">
        <w:t>Through this effort a final set of parameters will be collected and their sensitive ranges established.</w:t>
      </w:r>
      <w:r w:rsidR="00271575">
        <w:t xml:space="preserve"> </w:t>
      </w:r>
      <w:r w:rsidR="00E57179">
        <w:t xml:space="preserve"> </w:t>
      </w:r>
    </w:p>
    <w:p w:rsidR="00E264F6" w:rsidRDefault="00E264F6" w:rsidP="00080F83">
      <w:pPr>
        <w:pStyle w:val="ListParagraph"/>
        <w:numPr>
          <w:ilvl w:val="0"/>
          <w:numId w:val="5"/>
        </w:numPr>
        <w:ind w:left="360" w:firstLine="0"/>
      </w:pPr>
      <w:r>
        <w:t xml:space="preserve">Comment on the final set of parameters and their relation to vehicle or structural mechanisms. Identify design and management decisions that have an effect on those mechanisms. </w:t>
      </w:r>
    </w:p>
    <w:p w:rsidR="00E57179" w:rsidRDefault="00E57179" w:rsidP="00BD3C36">
      <w:pPr>
        <w:pStyle w:val="Heading2"/>
      </w:pPr>
      <w:bookmarkStart w:id="15" w:name="_Toc503870853"/>
      <w:r>
        <w:t xml:space="preserve">Task 4 </w:t>
      </w:r>
      <w:bookmarkEnd w:id="15"/>
      <w:r w:rsidR="00917A2A">
        <w:t>– Assess code methods and investigate alternatives</w:t>
      </w:r>
    </w:p>
    <w:p w:rsidR="003D73CE" w:rsidRDefault="003D73CE" w:rsidP="00AD2E3A">
      <w:r>
        <w:t>The dynamics of bridges and vehicle-bridge interaction is given little attention in current design and evaluation codes. Most only account for it by applying a factor to the static load effects and by limiting deflections to reduce excessive vibrations. Thi</w:t>
      </w:r>
      <w:r w:rsidR="00AD2E3A">
        <w:t xml:space="preserve">s task will examine </w:t>
      </w:r>
      <w:r w:rsidR="00AC4F2F">
        <w:t>the shortcomings of these methodologies and determine how the dynamic amplification may be more accurately predicted.</w:t>
      </w:r>
    </w:p>
    <w:p w:rsidR="00AC4F2F" w:rsidRDefault="00E264F6" w:rsidP="00080F83">
      <w:pPr>
        <w:pStyle w:val="ListParagraph"/>
        <w:numPr>
          <w:ilvl w:val="0"/>
          <w:numId w:val="8"/>
        </w:numPr>
        <w:ind w:left="360" w:firstLine="0"/>
      </w:pPr>
      <w:r>
        <w:t>Design and perform a p</w:t>
      </w:r>
      <w:r w:rsidR="00AC4F2F">
        <w:t xml:space="preserve">arametric study </w:t>
      </w:r>
      <w:r>
        <w:t xml:space="preserve">of </w:t>
      </w:r>
      <w:r w:rsidR="00AC4F2F">
        <w:t>the amplification factor</w:t>
      </w:r>
      <w:r>
        <w:t xml:space="preserve">. A parameter sampling scheme will be </w:t>
      </w:r>
      <w:r w:rsidR="00506AE0">
        <w:t xml:space="preserve">selected that can efficiently cover the </w:t>
      </w:r>
      <w:proofErr w:type="gramStart"/>
      <w:r w:rsidR="00506AE0">
        <w:t>parameter</w:t>
      </w:r>
      <w:proofErr w:type="gramEnd"/>
      <w:r w:rsidR="00506AE0">
        <w:t xml:space="preserve"> space. Latin hypercube sampling will be used for continuous scalar valued parameters. Full factorial sampling could be used for categorical parameters, but this sampling scheme would unnecessarily and drastically increase the number of test cases. Therefore, a fractional factorial design will be utilized, which still exposes information of </w:t>
      </w:r>
      <w:r w:rsidR="004E1067">
        <w:t xml:space="preserve">the </w:t>
      </w:r>
      <w:r w:rsidR="004E1067">
        <w:t>parameters</w:t>
      </w:r>
      <w:r w:rsidR="004E1067">
        <w:t>’</w:t>
      </w:r>
      <w:r w:rsidR="004E1067">
        <w:t xml:space="preserve"> </w:t>
      </w:r>
      <w:r w:rsidR="004E1067">
        <w:t xml:space="preserve">level of influence </w:t>
      </w:r>
      <w:r w:rsidR="00506AE0">
        <w:t xml:space="preserve">on the amplification factor and their interaction. </w:t>
      </w:r>
      <w:r w:rsidR="004E1067">
        <w:t xml:space="preserve">The final sampling scheme will be </w:t>
      </w:r>
      <w:r w:rsidR="008F76EA">
        <w:t>a</w:t>
      </w:r>
      <w:r w:rsidR="004E1067">
        <w:t xml:space="preserve"> combination of the two statistical methods, and it will be used to collect </w:t>
      </w:r>
      <w:r w:rsidR="008F76EA">
        <w:t>a population</w:t>
      </w:r>
      <w:r w:rsidR="00C67EB5">
        <w:t xml:space="preserve"> of parameter sets</w:t>
      </w:r>
      <w:r w:rsidR="004E1067">
        <w:t xml:space="preserve">. Models for each parameter set will be constructed by applying the parameter values, and subsequently run and results collected. </w:t>
      </w:r>
      <w:r w:rsidR="00C67EB5">
        <w:t xml:space="preserve"> Results will be collected for </w:t>
      </w:r>
      <w:r w:rsidR="004E1067">
        <w:t xml:space="preserve">both </w:t>
      </w:r>
      <w:r w:rsidR="00C67EB5">
        <w:t xml:space="preserve">VBI simulation and natural frequency. Post processing will produce any response quantities not immediately produced by the FE solver, such as amplification factors. All data will be organized, tabulated and saved in a manner that is accessible for future plotting/interpretation efforts.  </w:t>
      </w:r>
    </w:p>
    <w:p w:rsidR="00AD2E3A" w:rsidRDefault="0034101F" w:rsidP="00080F83">
      <w:pPr>
        <w:pStyle w:val="ListParagraph"/>
        <w:numPr>
          <w:ilvl w:val="0"/>
          <w:numId w:val="8"/>
        </w:numPr>
        <w:ind w:left="360" w:firstLine="0"/>
      </w:pPr>
      <w:r>
        <w:t>Identify for</w:t>
      </w:r>
      <w:r w:rsidR="003459B8">
        <w:t xml:space="preserve"> which structures is </w:t>
      </w:r>
      <w:r>
        <w:t xml:space="preserve">the current AASHTO IM </w:t>
      </w:r>
      <w:r w:rsidR="004E1067">
        <w:t xml:space="preserve">factor </w:t>
      </w:r>
      <w:r>
        <w:t>(0.33) or other common factors</w:t>
      </w:r>
      <w:r w:rsidR="003459B8">
        <w:t xml:space="preserve"> inadequate. </w:t>
      </w:r>
      <w:r w:rsidR="00C67EB5">
        <w:t xml:space="preserve">Data from the previous task will be leveraged </w:t>
      </w:r>
      <w:r w:rsidR="00CD2D19">
        <w:t xml:space="preserve">to identify trends. Samples with amplification factors greater than 0.33 and those less than 0.33 will be broken into separate series. </w:t>
      </w:r>
      <w:r w:rsidR="004E1067">
        <w:t xml:space="preserve">A statistical hypothesis testing </w:t>
      </w:r>
      <w:r w:rsidR="004E1067">
        <w:lastRenderedPageBreak/>
        <w:t xml:space="preserve">method, known as ANOVA, will be first be used to judge if the two populations are sufficiently different (i.e. likely belonging to different parent populations), and which parameters should be investigated in more depth. </w:t>
      </w:r>
      <w:r w:rsidR="005B315D">
        <w:t>For t</w:t>
      </w:r>
      <w:r w:rsidR="004E1067">
        <w:t>hose parameters which are selected to bear further scrutiny,</w:t>
      </w:r>
      <w:r w:rsidR="005B315D">
        <w:t xml:space="preserve"> individual statistical test will be performed to identify parameter ranges that lead to a bridge with an amplification factor greater than 0.33. </w:t>
      </w:r>
      <w:r w:rsidR="00E459A6">
        <w:t>This process will also be performed for some of the other popular methods of predicting amplification factors. If no trends can be observed, the models will be reexamined in an effort to identify new characteristics to include in the st</w:t>
      </w:r>
      <w:r w:rsidR="0001149D">
        <w:t xml:space="preserve">atistical analysis. </w:t>
      </w:r>
    </w:p>
    <w:p w:rsidR="00AC4F2F" w:rsidRDefault="0001149D" w:rsidP="00080F83">
      <w:pPr>
        <w:pStyle w:val="ListParagraph"/>
        <w:numPr>
          <w:ilvl w:val="0"/>
          <w:numId w:val="8"/>
        </w:numPr>
        <w:ind w:left="360" w:firstLine="0"/>
      </w:pPr>
      <w:r>
        <w:t>I</w:t>
      </w:r>
      <w:r w:rsidR="00AC4F2F">
        <w:t>dentify better methods of predicting amplification factors</w:t>
      </w:r>
      <w:r>
        <w:t>. If the previous task reveals shortcomings in the current dynamic amplification methodologies</w:t>
      </w:r>
      <w:r w:rsidR="005B315D">
        <w:t xml:space="preserve"> (i.e. any amplifications values exceeded 0.33)</w:t>
      </w:r>
      <w:r>
        <w:t xml:space="preserve">, regression analysis </w:t>
      </w:r>
      <w:r w:rsidR="005B315D">
        <w:t xml:space="preserve">will be </w:t>
      </w:r>
      <w:r w:rsidR="005B315D">
        <w:t>perform</w:t>
      </w:r>
      <w:r w:rsidR="005B315D">
        <w:t>ed</w:t>
      </w:r>
      <w:r w:rsidR="005B315D">
        <w:t xml:space="preserve"> </w:t>
      </w:r>
      <w:r>
        <w:t>on</w:t>
      </w:r>
      <w:r w:rsidR="005B315D">
        <w:t xml:space="preserve"> the</w:t>
      </w:r>
      <w:r>
        <w:t xml:space="preserve"> data in an effort to develop an equation or set of rules that can more accurately predict dynamic amplification. Consideration will be paid to the spatial distribution of amplification factors, and if amplification factor equations can adequately capture that distribution. An attempt will be made to identify a simple relationship for at least the maximum amplification factor. Other methods will be identified as necessary for amplification factors at other locations on the structure or for other responses. </w:t>
      </w:r>
    </w:p>
    <w:p w:rsidR="00AC4F2F" w:rsidRDefault="00AC4F2F" w:rsidP="00080F83">
      <w:pPr>
        <w:pStyle w:val="ListParagraph"/>
        <w:numPr>
          <w:ilvl w:val="0"/>
          <w:numId w:val="8"/>
        </w:numPr>
        <w:ind w:left="360" w:firstLine="0"/>
      </w:pPr>
      <w:r>
        <w:t xml:space="preserve">If </w:t>
      </w:r>
      <w:r w:rsidR="005B315D">
        <w:t xml:space="preserve">no </w:t>
      </w:r>
      <w:r w:rsidR="00ED2CCE">
        <w:t xml:space="preserve">simple relationships are found as part of the previous task, or even if the identified relationships only apply to </w:t>
      </w:r>
      <w:r>
        <w:t xml:space="preserve">a subset of bridges, </w:t>
      </w:r>
      <w:r w:rsidR="007B3EA4">
        <w:t xml:space="preserve">other analysis methods </w:t>
      </w:r>
      <w:r w:rsidR="0001149D">
        <w:t xml:space="preserve">will be required. </w:t>
      </w:r>
      <w:r w:rsidR="00ED2CCE">
        <w:t>They would</w:t>
      </w:r>
      <w:r w:rsidR="001B3912">
        <w:t xml:space="preserve"> </w:t>
      </w:r>
      <w:r w:rsidR="00ED2CCE">
        <w:t xml:space="preserve">also </w:t>
      </w:r>
      <w:r w:rsidR="001B3912">
        <w:t xml:space="preserve">be required </w:t>
      </w:r>
      <w:r w:rsidR="00ED2CCE">
        <w:t>whenever</w:t>
      </w:r>
      <w:r w:rsidR="0001149D">
        <w:t xml:space="preserve"> a more accurate simulation of VBI is </w:t>
      </w:r>
      <w:r w:rsidR="001B3912">
        <w:t xml:space="preserve">desired for a specific structure. </w:t>
      </w:r>
      <w:r w:rsidR="00ED2CCE">
        <w:t>Therefore, regardless of the outcomes of the previous task, s</w:t>
      </w:r>
      <w:r w:rsidR="001B3912">
        <w:t>impler simulation methods</w:t>
      </w:r>
      <w:r w:rsidR="0001149D">
        <w:t xml:space="preserve"> </w:t>
      </w:r>
      <w:r w:rsidR="007B3EA4">
        <w:t xml:space="preserve">will be explored that can be easily implemented by an engineer with run-of-the mill FE software and produce conservative results that are comparable to the full simulation used in the parametric study. </w:t>
      </w:r>
      <w:r w:rsidR="001B3912">
        <w:t>This will include consideration of</w:t>
      </w:r>
      <w:r>
        <w:t xml:space="preserve"> simpler </w:t>
      </w:r>
      <w:r w:rsidR="001B3912">
        <w:t>FE models, such as s</w:t>
      </w:r>
      <w:r>
        <w:t xml:space="preserve">ingle-line and grillage models. </w:t>
      </w:r>
      <w:r w:rsidR="001B3912">
        <w:t xml:space="preserve">Furthermore, an attempt will be made to </w:t>
      </w:r>
      <w:r w:rsidR="00080F83">
        <w:t>split the VBI into</w:t>
      </w:r>
      <w:r w:rsidR="001B3912">
        <w:t xml:space="preserve"> vehicle response </w:t>
      </w:r>
      <w:r w:rsidR="00080F83">
        <w:t xml:space="preserve">due </w:t>
      </w:r>
      <w:r w:rsidR="001B3912">
        <w:t xml:space="preserve">to the </w:t>
      </w:r>
      <w:r>
        <w:t xml:space="preserve">roadway profile alone </w:t>
      </w:r>
      <w:r w:rsidR="001B3912">
        <w:t xml:space="preserve">and the structural response </w:t>
      </w:r>
      <w:r w:rsidR="00080F83">
        <w:t xml:space="preserve">due </w:t>
      </w:r>
      <w:r w:rsidR="001B3912">
        <w:t xml:space="preserve">to the forces resulting from the vehicle response. </w:t>
      </w:r>
      <w:r>
        <w:t xml:space="preserve"> </w:t>
      </w:r>
    </w:p>
    <w:p w:rsidR="00080F83" w:rsidRDefault="00080F83" w:rsidP="00080F83">
      <w:pPr>
        <w:pStyle w:val="Heading2"/>
      </w:pPr>
      <w:bookmarkStart w:id="16" w:name="_GoBack"/>
      <w:bookmarkEnd w:id="16"/>
      <w:r>
        <w:t>Task 5 – Investigate the effect of platooned vehicles on bridges</w:t>
      </w:r>
    </w:p>
    <w:p w:rsidR="001C25B6" w:rsidRDefault="001C25B6" w:rsidP="001C25B6">
      <w:r>
        <w:t xml:space="preserve">The models developed for simulating VBI will be used to simulate platooned trucks. </w:t>
      </w:r>
      <w:r>
        <w:t xml:space="preserve">The goal is to identify the vulnerability of a given bridge to large dynamic responses under </w:t>
      </w:r>
      <w:r>
        <w:lastRenderedPageBreak/>
        <w:t xml:space="preserve">platooned trucks, as well as the vehicle parameter ranges that would greatly reduce the effect on </w:t>
      </w:r>
      <w:r>
        <w:t xml:space="preserve">even </w:t>
      </w:r>
      <w:r>
        <w:t xml:space="preserve">the most vulnerable bridges.  </w:t>
      </w:r>
    </w:p>
    <w:p w:rsidR="001C25B6" w:rsidRPr="00C4213A" w:rsidRDefault="001C25B6" w:rsidP="00E815BB">
      <w:pPr>
        <w:pStyle w:val="ListParagraph"/>
        <w:numPr>
          <w:ilvl w:val="0"/>
          <w:numId w:val="9"/>
        </w:numPr>
        <w:ind w:left="360" w:firstLine="0"/>
      </w:pPr>
      <w:r>
        <w:t>Identify platoon parameter values that result in</w:t>
      </w:r>
      <w:r w:rsidR="009065A9">
        <w:t xml:space="preserve"> maximum bridge response and maximum dynamic amplification. </w:t>
      </w:r>
      <w:r>
        <w:t xml:space="preserve"> </w:t>
      </w:r>
      <w:r>
        <w:t xml:space="preserve">The </w:t>
      </w:r>
      <w:r w:rsidR="009065A9">
        <w:t xml:space="preserve">test </w:t>
      </w:r>
      <w:r>
        <w:t>model</w:t>
      </w:r>
      <w:r w:rsidR="009065A9">
        <w:t>s</w:t>
      </w:r>
      <w:r>
        <w:t xml:space="preserve"> will be</w:t>
      </w:r>
      <w:r w:rsidR="009065A9">
        <w:t xml:space="preserve"> the maximum and minimum</w:t>
      </w:r>
      <w:r>
        <w:t xml:space="preserve"> selected </w:t>
      </w:r>
      <w:r w:rsidR="009065A9">
        <w:t xml:space="preserve">from the collection produced for Task 4. By selecting the models that were the maximum and minimum for a given critter, thus bounding the range of platoon impact. </w:t>
      </w:r>
      <w:r>
        <w:t xml:space="preserve"> This will result in a model that is most sensitive to the platooning parameters. These platooning parameters will include principally vehicle spacing and speed. Secondary parameters will include vehicle weights, and suspension stiffness and damping. A parametric study will be conducted to determine what combination of parameters result</w:t>
      </w:r>
      <w:r w:rsidR="00E815BB">
        <w:t>s</w:t>
      </w:r>
      <w:r>
        <w:t xml:space="preserve"> in </w:t>
      </w:r>
      <w:r w:rsidR="00E815BB">
        <w:t>maximum</w:t>
      </w:r>
      <w:r>
        <w:t xml:space="preserve"> stress in the structure</w:t>
      </w:r>
      <w:r w:rsidR="00E815BB">
        <w:t>, termed the “worst-case” platoon</w:t>
      </w:r>
      <w:r>
        <w:t xml:space="preserve">. Additional studies will be conducted to </w:t>
      </w:r>
      <w:r w:rsidR="00E815BB">
        <w:t>examine the response of other bridge models to the “worst-case” platoon to better understand</w:t>
      </w:r>
      <w:r>
        <w:t xml:space="preserve"> </w:t>
      </w:r>
      <w:r w:rsidR="00E815BB">
        <w:t xml:space="preserve">its impact on bridges with </w:t>
      </w:r>
      <w:r w:rsidR="00A64D19">
        <w:t>other structural</w:t>
      </w:r>
      <w:r>
        <w:t xml:space="preserve"> characteristics</w:t>
      </w:r>
      <w:r w:rsidR="00E815BB">
        <w:t xml:space="preserve"> and to verify other bridge types </w:t>
      </w:r>
      <w:r w:rsidR="00373FA9">
        <w:t>don’t possess even worse “worst-case” scenarios</w:t>
      </w:r>
      <w:r>
        <w:t xml:space="preserve">. </w:t>
      </w:r>
    </w:p>
    <w:p w:rsidR="00373FA9" w:rsidRDefault="00373FA9" w:rsidP="00080F83">
      <w:pPr>
        <w:pStyle w:val="ListParagraph"/>
        <w:numPr>
          <w:ilvl w:val="0"/>
          <w:numId w:val="9"/>
        </w:numPr>
        <w:ind w:left="360" w:firstLine="0"/>
      </w:pPr>
      <w:r>
        <w:t xml:space="preserve">Identify platoon parameters that reduce dynamic effects and bridge response, and those that are most effective at minimizing it. A sensitivity study will be performed on a collection of bridges that include the best and worst case scenarios. It will investigate the platoon parameters that are under operator control and their effect on minimizing bridge response. The ideal range of platoon parameters will thus be identified </w:t>
      </w:r>
      <w:r w:rsidR="00A64D19">
        <w:t>as well as</w:t>
      </w:r>
      <w:r>
        <w:t xml:space="preserve"> the </w:t>
      </w:r>
      <w:r w:rsidR="00A64D19">
        <w:t>relative</w:t>
      </w:r>
      <w:r>
        <w:t xml:space="preserve"> “return-on-investment” of making </w:t>
      </w:r>
      <w:r w:rsidR="00A64D19">
        <w:t xml:space="preserve">different </w:t>
      </w:r>
      <w:r>
        <w:t xml:space="preserve">platoon management decisions. </w:t>
      </w:r>
    </w:p>
    <w:p w:rsidR="00080F83" w:rsidRDefault="00080F83" w:rsidP="00080F83">
      <w:pPr>
        <w:pStyle w:val="Heading2"/>
      </w:pPr>
      <w:r>
        <w:t>Task 6 – Other stuff</w:t>
      </w:r>
    </w:p>
    <w:p w:rsidR="00AD2E3A" w:rsidRDefault="003459B8" w:rsidP="00080F83">
      <w:pPr>
        <w:pStyle w:val="ListParagraph"/>
        <w:numPr>
          <w:ilvl w:val="0"/>
          <w:numId w:val="10"/>
        </w:numPr>
        <w:ind w:left="360" w:firstLine="0"/>
      </w:pPr>
      <w:r>
        <w:t xml:space="preserve">How </w:t>
      </w:r>
      <w:proofErr w:type="gramStart"/>
      <w:r>
        <w:t>should IM testing</w:t>
      </w:r>
      <w:proofErr w:type="gramEnd"/>
      <w:r>
        <w:t xml:space="preserve"> be conducted. </w:t>
      </w:r>
      <w:r w:rsidR="00AD2E3A">
        <w:t xml:space="preserve">Demonstrate how dynamic behavior led to damage of a bridge. A bridge that was previously tested will be reexamined to determine if the vibrations induced by traffic resulted in a crack of the concrete pier. </w:t>
      </w:r>
    </w:p>
    <w:p w:rsidR="00B97369" w:rsidRDefault="00B97369" w:rsidP="00B97369">
      <w:pPr>
        <w:pStyle w:val="Heading2"/>
      </w:pPr>
      <w:bookmarkStart w:id="17" w:name="_Toc503870854"/>
      <w:r>
        <w:t>Schedule</w:t>
      </w:r>
      <w:bookmarkEnd w:id="17"/>
    </w:p>
    <w:p w:rsidR="005A7130" w:rsidRDefault="005A7130" w:rsidP="005A7130">
      <w:pPr>
        <w:ind w:left="360"/>
      </w:pPr>
    </w:p>
    <w:p w:rsidR="00B11172" w:rsidRDefault="00B11172" w:rsidP="00B11172">
      <w:pPr>
        <w:pStyle w:val="Heading1"/>
      </w:pPr>
      <w:bookmarkStart w:id="18" w:name="_Toc503870855"/>
      <w:r>
        <w:t xml:space="preserve">Chapter 5 </w:t>
      </w:r>
      <w:r w:rsidR="004C7130">
        <w:t xml:space="preserve">Current </w:t>
      </w:r>
      <w:r w:rsidR="00E3405D">
        <w:t>Progress</w:t>
      </w:r>
      <w:bookmarkEnd w:id="18"/>
    </w:p>
    <w:p w:rsidR="00B11172" w:rsidRDefault="00B11172" w:rsidP="00B11172"/>
    <w:p w:rsidR="00B11172" w:rsidRDefault="00B11172" w:rsidP="00B11172">
      <w:pPr>
        <w:pStyle w:val="Heading1"/>
      </w:pPr>
      <w:bookmarkStart w:id="19" w:name="_Toc503870856"/>
      <w:r>
        <w:lastRenderedPageBreak/>
        <w:t>Chapter 6 Conclusions</w:t>
      </w:r>
      <w:bookmarkEnd w:id="19"/>
    </w:p>
    <w:p w:rsidR="00B11172" w:rsidRDefault="00B11172" w:rsidP="00B11172"/>
    <w:p w:rsidR="00B11172" w:rsidRDefault="00B11172" w:rsidP="00B11172"/>
    <w:p w:rsidR="00B11172" w:rsidRDefault="00B11172" w:rsidP="00B11172">
      <w:pPr>
        <w:pStyle w:val="Heading1"/>
      </w:pPr>
      <w:bookmarkStart w:id="20" w:name="_Toc503870857"/>
      <w:r>
        <w:t>References</w:t>
      </w:r>
      <w:bookmarkEnd w:id="20"/>
    </w:p>
    <w:p w:rsidR="005A0938" w:rsidRPr="005A0938" w:rsidRDefault="00FF34B6" w:rsidP="005A0938">
      <w:pPr>
        <w:pStyle w:val="Bibliography"/>
        <w:rPr>
          <w:rFonts w:cs="Times New Roman"/>
        </w:rPr>
      </w:pPr>
      <w:r>
        <w:fldChar w:fldCharType="begin"/>
      </w:r>
      <w:r w:rsidR="005A0938">
        <w:instrText xml:space="preserve"> ADDIN ZOTERO_BIBL {"custom":[]} CSL_BIBLIOGRAPHY </w:instrText>
      </w:r>
      <w:r>
        <w:fldChar w:fldCharType="separate"/>
      </w:r>
      <w:r w:rsidR="005A0938" w:rsidRPr="005A0938">
        <w:rPr>
          <w:rFonts w:cs="Times New Roman"/>
        </w:rPr>
        <w:t xml:space="preserve">AASHTO, LRFD. 1998. </w:t>
      </w:r>
      <w:r w:rsidR="005A0938" w:rsidRPr="005A0938">
        <w:rPr>
          <w:rFonts w:cs="Times New Roman"/>
          <w:i/>
          <w:iCs/>
        </w:rPr>
        <w:t>Bridge Design Specifications</w:t>
      </w:r>
      <w:r w:rsidR="005A0938" w:rsidRPr="005A0938">
        <w:rPr>
          <w:rFonts w:cs="Times New Roman"/>
        </w:rPr>
        <w:t>. American Association of State Highway and Transportation Officials, Washington, DC.</w:t>
      </w:r>
    </w:p>
    <w:p w:rsidR="005A0938" w:rsidRPr="005A0938" w:rsidRDefault="005A0938" w:rsidP="005A0938">
      <w:pPr>
        <w:pStyle w:val="Bibliography"/>
        <w:rPr>
          <w:rFonts w:cs="Times New Roman"/>
        </w:rPr>
      </w:pPr>
      <w:r w:rsidRPr="005A0938">
        <w:rPr>
          <w:rFonts w:cs="Times New Roman"/>
        </w:rPr>
        <w:t>Aramraks, Trakool. 1975. “Highway Bridge Vibration Studies: Interim Report.”</w:t>
      </w:r>
    </w:p>
    <w:p w:rsidR="005A0938" w:rsidRPr="005A0938" w:rsidRDefault="005A0938" w:rsidP="005A0938">
      <w:pPr>
        <w:pStyle w:val="Bibliography"/>
        <w:rPr>
          <w:rFonts w:cs="Times New Roman"/>
        </w:rPr>
      </w:pPr>
      <w:r w:rsidRPr="005A0938">
        <w:rPr>
          <w:rFonts w:cs="Times New Roman"/>
        </w:rPr>
        <w:t xml:space="preserve">Au, F. T. K., Y. S. Cheng, and Y. K. Cheung. 2001. “Effects of Random Road Surface Roughness and Long-Term Deflection of Prestressed Concrete Girder and Cable-Stayed Bridges on Impact Due to Moving Vehicles.” </w:t>
      </w:r>
      <w:r w:rsidRPr="005A0938">
        <w:rPr>
          <w:rFonts w:cs="Times New Roman"/>
          <w:i/>
          <w:iCs/>
        </w:rPr>
        <w:t>Computers &amp; Structures</w:t>
      </w:r>
      <w:r w:rsidRPr="005A0938">
        <w:rPr>
          <w:rFonts w:cs="Times New Roman"/>
        </w:rPr>
        <w:t xml:space="preserve"> 79 (8):853–872.</w:t>
      </w:r>
    </w:p>
    <w:p w:rsidR="005A0938" w:rsidRPr="005A0938" w:rsidRDefault="005A0938" w:rsidP="005A0938">
      <w:pPr>
        <w:pStyle w:val="Bibliography"/>
        <w:rPr>
          <w:rFonts w:cs="Times New Roman"/>
        </w:rPr>
      </w:pPr>
      <w:r w:rsidRPr="005A0938">
        <w:rPr>
          <w:rFonts w:cs="Times New Roman"/>
        </w:rPr>
        <w:t xml:space="preserve">BS. 2006. “EN-1993-2: Eurocode 3: Design of Steel Structures-Part 2: Steel Bridges.” </w:t>
      </w:r>
      <w:r w:rsidRPr="005A0938">
        <w:rPr>
          <w:rFonts w:cs="Times New Roman"/>
          <w:i/>
          <w:iCs/>
        </w:rPr>
        <w:t>British Standards Institution, United Kingdom</w:t>
      </w:r>
      <w:r w:rsidRPr="005A0938">
        <w:rPr>
          <w:rFonts w:cs="Times New Roman"/>
        </w:rPr>
        <w:t>.</w:t>
      </w:r>
    </w:p>
    <w:p w:rsidR="005A0938" w:rsidRPr="005A0938" w:rsidRDefault="005A0938" w:rsidP="005A0938">
      <w:pPr>
        <w:pStyle w:val="Bibliography"/>
        <w:rPr>
          <w:rFonts w:cs="Times New Roman"/>
        </w:rPr>
      </w:pPr>
      <w:r w:rsidRPr="005A0938">
        <w:rPr>
          <w:rFonts w:cs="Times New Roman"/>
        </w:rPr>
        <w:t xml:space="preserve">Chatterjee, P. K., T. K. Datta, and C. S. Surana. 1994. “Vibration of Continuous Bridges under Moving Vehicles.” </w:t>
      </w:r>
      <w:r w:rsidRPr="005A0938">
        <w:rPr>
          <w:rFonts w:cs="Times New Roman"/>
          <w:i/>
          <w:iCs/>
        </w:rPr>
        <w:t>Journal of Sound and Vibration</w:t>
      </w:r>
      <w:r w:rsidRPr="005A0938">
        <w:rPr>
          <w:rFonts w:cs="Times New Roman"/>
        </w:rPr>
        <w:t xml:space="preserve"> 169 (5):619–632.</w:t>
      </w:r>
    </w:p>
    <w:p w:rsidR="005A0938" w:rsidRPr="005A0938" w:rsidRDefault="005A0938" w:rsidP="005A0938">
      <w:pPr>
        <w:pStyle w:val="Bibliography"/>
        <w:rPr>
          <w:rFonts w:cs="Times New Roman"/>
        </w:rPr>
      </w:pPr>
      <w:r w:rsidRPr="005A0938">
        <w:rPr>
          <w:rFonts w:cs="Times New Roman"/>
        </w:rPr>
        <w:t xml:space="preserve">Cooper, D. I. 1997. “Development of Short Span Bridge-Specific Assessment Live Loading.” </w:t>
      </w:r>
      <w:r w:rsidRPr="005A0938">
        <w:rPr>
          <w:rFonts w:cs="Times New Roman"/>
          <w:i/>
          <w:iCs/>
        </w:rPr>
        <w:t>Safety of Bridges</w:t>
      </w:r>
      <w:r w:rsidRPr="005A0938">
        <w:rPr>
          <w:rFonts w:cs="Times New Roman"/>
        </w:rPr>
        <w:t>, 64–89.</w:t>
      </w:r>
    </w:p>
    <w:p w:rsidR="005A0938" w:rsidRPr="005A0938" w:rsidRDefault="005A0938" w:rsidP="005A0938">
      <w:pPr>
        <w:pStyle w:val="Bibliography"/>
        <w:rPr>
          <w:rFonts w:cs="Times New Roman"/>
        </w:rPr>
      </w:pPr>
      <w:r w:rsidRPr="005A0938">
        <w:rPr>
          <w:rFonts w:cs="Times New Roman"/>
        </w:rPr>
        <w:t xml:space="preserve">Csagoly, P., and R. A. Dorton. 1978. “The Development of the Ontario Highway Bridge Design Code.” </w:t>
      </w:r>
      <w:r w:rsidRPr="005A0938">
        <w:rPr>
          <w:rFonts w:cs="Times New Roman"/>
          <w:i/>
          <w:iCs/>
        </w:rPr>
        <w:t>Transportation Research Record</w:t>
      </w:r>
      <w:r w:rsidRPr="005A0938">
        <w:rPr>
          <w:rFonts w:cs="Times New Roman"/>
        </w:rPr>
        <w:t>, no. 665.</w:t>
      </w:r>
    </w:p>
    <w:p w:rsidR="005A0938" w:rsidRPr="005A0938" w:rsidRDefault="005A0938" w:rsidP="005A0938">
      <w:pPr>
        <w:pStyle w:val="Bibliography"/>
        <w:rPr>
          <w:rFonts w:cs="Times New Roman"/>
        </w:rPr>
      </w:pPr>
      <w:r w:rsidRPr="005A0938">
        <w:rPr>
          <w:rFonts w:cs="Times New Roman"/>
        </w:rPr>
        <w:t xml:space="preserve">Deng, Lu, Yang Yu, Qiling Zou, and C. S. Cai. 2015. “State-of-the-Art Review of Dynamic Impact Factors of Highway Bridges.” </w:t>
      </w:r>
      <w:r w:rsidRPr="005A0938">
        <w:rPr>
          <w:rFonts w:cs="Times New Roman"/>
          <w:i/>
          <w:iCs/>
        </w:rPr>
        <w:t>Journal of Bridge Engineering</w:t>
      </w:r>
      <w:r w:rsidRPr="005A0938">
        <w:rPr>
          <w:rFonts w:cs="Times New Roman"/>
        </w:rPr>
        <w:t xml:space="preserve"> 20 (5):04014080. https://doi.org/10.1061/(ASCE)BE.1943-5592.0000672.</w:t>
      </w:r>
    </w:p>
    <w:p w:rsidR="005A0938" w:rsidRPr="005A0938" w:rsidRDefault="005A0938" w:rsidP="005A0938">
      <w:pPr>
        <w:pStyle w:val="Bibliography"/>
        <w:rPr>
          <w:rFonts w:cs="Times New Roman"/>
        </w:rPr>
      </w:pPr>
      <w:r w:rsidRPr="005A0938">
        <w:rPr>
          <w:rFonts w:cs="Times New Roman"/>
        </w:rPr>
        <w:t>Gaunt, John Thixton, and Charles D. Sutton. 1981. “Highway Bridge Vibration Studies.” http://docs.lib.purdue.edu/cgi/viewcontent.cgi?article=2380&amp;context=jtrp.</w:t>
      </w:r>
    </w:p>
    <w:p w:rsidR="005A0938" w:rsidRPr="005A0938" w:rsidRDefault="005A0938" w:rsidP="005A0938">
      <w:pPr>
        <w:pStyle w:val="Bibliography"/>
        <w:rPr>
          <w:rFonts w:cs="Times New Roman"/>
        </w:rPr>
      </w:pPr>
      <w:r w:rsidRPr="005A0938">
        <w:rPr>
          <w:rFonts w:cs="Times New Roman"/>
        </w:rPr>
        <w:t xml:space="preserve">Green, Mark F., David Cebon, and David J. Cole. 1995. “Effects of Vehicle Suspension Design on Dynamics of Highway Bridges.” </w:t>
      </w:r>
      <w:r w:rsidRPr="005A0938">
        <w:rPr>
          <w:rFonts w:cs="Times New Roman"/>
          <w:i/>
          <w:iCs/>
        </w:rPr>
        <w:t>Journal of Structural Engineering</w:t>
      </w:r>
      <w:r w:rsidRPr="005A0938">
        <w:rPr>
          <w:rFonts w:cs="Times New Roman"/>
        </w:rPr>
        <w:t xml:space="preserve"> 121 (2):272–282.</w:t>
      </w:r>
    </w:p>
    <w:p w:rsidR="005A0938" w:rsidRPr="005A0938" w:rsidRDefault="005A0938" w:rsidP="005A0938">
      <w:pPr>
        <w:pStyle w:val="Bibliography"/>
        <w:rPr>
          <w:rFonts w:cs="Times New Roman"/>
        </w:rPr>
      </w:pPr>
      <w:r w:rsidRPr="005A0938">
        <w:rPr>
          <w:rFonts w:cs="Times New Roman"/>
        </w:rPr>
        <w:t xml:space="preserve">Inbanathan, Mahil J., and Martin Wieland. 1987. “Bridge Vibrations Due to Vehicle Moving over Rough Surface.” </w:t>
      </w:r>
      <w:r w:rsidRPr="005A0938">
        <w:rPr>
          <w:rFonts w:cs="Times New Roman"/>
          <w:i/>
          <w:iCs/>
        </w:rPr>
        <w:t>Journal of Structural Engineering</w:t>
      </w:r>
      <w:r w:rsidRPr="005A0938">
        <w:rPr>
          <w:rFonts w:cs="Times New Roman"/>
        </w:rPr>
        <w:t xml:space="preserve"> 113 (9):1994–2008.</w:t>
      </w:r>
    </w:p>
    <w:p w:rsidR="005A0938" w:rsidRPr="005A0938" w:rsidRDefault="005A0938" w:rsidP="005A0938">
      <w:pPr>
        <w:pStyle w:val="Bibliography"/>
        <w:rPr>
          <w:rFonts w:cs="Times New Roman"/>
        </w:rPr>
      </w:pPr>
      <w:r w:rsidRPr="005A0938">
        <w:rPr>
          <w:rFonts w:cs="Times New Roman"/>
        </w:rPr>
        <w:t xml:space="preserve">Kou, Jine-Wen, and John T. DeWolf. 1997. “Vibrational Behavior of Continuous Span Highway Bridge—influencing Variables.” </w:t>
      </w:r>
      <w:r w:rsidRPr="005A0938">
        <w:rPr>
          <w:rFonts w:cs="Times New Roman"/>
          <w:i/>
          <w:iCs/>
        </w:rPr>
        <w:t>Journal of Structural Engineering</w:t>
      </w:r>
      <w:r w:rsidRPr="005A0938">
        <w:rPr>
          <w:rFonts w:cs="Times New Roman"/>
        </w:rPr>
        <w:t xml:space="preserve"> 123 (3):333–344.</w:t>
      </w:r>
    </w:p>
    <w:p w:rsidR="005A0938" w:rsidRPr="005A0938" w:rsidRDefault="005A0938" w:rsidP="005A0938">
      <w:pPr>
        <w:pStyle w:val="Bibliography"/>
        <w:rPr>
          <w:rFonts w:cs="Times New Roman"/>
        </w:rPr>
      </w:pPr>
      <w:r w:rsidRPr="005A0938">
        <w:rPr>
          <w:rFonts w:cs="Times New Roman"/>
        </w:rPr>
        <w:t xml:space="preserve">Kwasniewski, Leslaw, Jerry Wekezer, Garry Roufa, Hongyi Li, Jean Ducher, and Jerzy Malachowski. 2006. “Experimental Evaluation of Dynamic Effects for a Selected Highway Bridge.” </w:t>
      </w:r>
      <w:r w:rsidRPr="005A0938">
        <w:rPr>
          <w:rFonts w:cs="Times New Roman"/>
          <w:i/>
          <w:iCs/>
        </w:rPr>
        <w:t>Journal of Performance of Constructed Facilities</w:t>
      </w:r>
      <w:r w:rsidRPr="005A0938">
        <w:rPr>
          <w:rFonts w:cs="Times New Roman"/>
        </w:rPr>
        <w:t xml:space="preserve"> 20 (3):253–260.</w:t>
      </w:r>
    </w:p>
    <w:p w:rsidR="005A0938" w:rsidRPr="005A0938" w:rsidRDefault="005A0938" w:rsidP="005A0938">
      <w:pPr>
        <w:pStyle w:val="Bibliography"/>
        <w:rPr>
          <w:rFonts w:cs="Times New Roman"/>
        </w:rPr>
      </w:pPr>
      <w:r w:rsidRPr="005A0938">
        <w:rPr>
          <w:rFonts w:cs="Times New Roman"/>
        </w:rPr>
        <w:t xml:space="preserve">Law, S. S., and X. Q. Zhu. 2005. “Bridge Dynamic Responses Due to Road Surface Roughness and Braking of Vehicle.” </w:t>
      </w:r>
      <w:r w:rsidRPr="005A0938">
        <w:rPr>
          <w:rFonts w:cs="Times New Roman"/>
          <w:i/>
          <w:iCs/>
        </w:rPr>
        <w:t>Journal of Sound and Vibration</w:t>
      </w:r>
      <w:r w:rsidRPr="005A0938">
        <w:rPr>
          <w:rFonts w:cs="Times New Roman"/>
        </w:rPr>
        <w:t xml:space="preserve"> 282 (3):805–830.</w:t>
      </w:r>
    </w:p>
    <w:p w:rsidR="005A0938" w:rsidRPr="005A0938" w:rsidRDefault="005A0938" w:rsidP="005A0938">
      <w:pPr>
        <w:pStyle w:val="Bibliography"/>
        <w:rPr>
          <w:rFonts w:cs="Times New Roman"/>
        </w:rPr>
      </w:pPr>
      <w:r w:rsidRPr="005A0938">
        <w:rPr>
          <w:rFonts w:cs="Times New Roman"/>
        </w:rPr>
        <w:lastRenderedPageBreak/>
        <w:t xml:space="preserve">Li, Hongyi, Jerry Wekezer, and Leslaw Kwasniewski. 2008. “Dynamic Response of a Highway Bridge Subjected to Moving Vehicles.” </w:t>
      </w:r>
      <w:r w:rsidRPr="005A0938">
        <w:rPr>
          <w:rFonts w:cs="Times New Roman"/>
          <w:i/>
          <w:iCs/>
        </w:rPr>
        <w:t>Journal of Bridge Engineering</w:t>
      </w:r>
      <w:r w:rsidRPr="005A0938">
        <w:rPr>
          <w:rFonts w:cs="Times New Roman"/>
        </w:rPr>
        <w:t xml:space="preserve"> 13 (5):439–448.</w:t>
      </w:r>
    </w:p>
    <w:p w:rsidR="005A0938" w:rsidRPr="005A0938" w:rsidRDefault="005A0938" w:rsidP="005A0938">
      <w:pPr>
        <w:pStyle w:val="Bibliography"/>
        <w:rPr>
          <w:rFonts w:cs="Times New Roman"/>
        </w:rPr>
      </w:pPr>
      <w:r w:rsidRPr="005A0938">
        <w:rPr>
          <w:rFonts w:cs="Times New Roman"/>
        </w:rPr>
        <w:t xml:space="preserve">Li, Yingyan, Eugene OBrien, and Arturo González. 2006. “The Development of a Dynamic Amplification Estimator for Bridges with Good Road Profiles.” </w:t>
      </w:r>
      <w:r w:rsidRPr="005A0938">
        <w:rPr>
          <w:rFonts w:cs="Times New Roman"/>
          <w:i/>
          <w:iCs/>
        </w:rPr>
        <w:t>Journal of Sound and Vibration</w:t>
      </w:r>
      <w:r w:rsidRPr="005A0938">
        <w:rPr>
          <w:rFonts w:cs="Times New Roman"/>
        </w:rPr>
        <w:t xml:space="preserve"> 293 (1):125–137.</w:t>
      </w:r>
    </w:p>
    <w:p w:rsidR="005A0938" w:rsidRPr="005A0938" w:rsidRDefault="005A0938" w:rsidP="005A0938">
      <w:pPr>
        <w:pStyle w:val="Bibliography"/>
        <w:rPr>
          <w:rFonts w:cs="Times New Roman"/>
        </w:rPr>
      </w:pPr>
      <w:r w:rsidRPr="005A0938">
        <w:rPr>
          <w:rFonts w:cs="Times New Roman"/>
        </w:rPr>
        <w:t xml:space="preserve">Nassif, Hani H., and Andrzej S. Nowak. 1995. “Dynamic Effect Of Truck Loads On Girder Bridges.” In </w:t>
      </w:r>
      <w:r w:rsidRPr="005A0938">
        <w:rPr>
          <w:rFonts w:cs="Times New Roman"/>
          <w:i/>
          <w:iCs/>
        </w:rPr>
        <w:t>Proceedings of the International Symposium on Heavy Vehicle Weights and Dimensions. Road Transport Technology</w:t>
      </w:r>
      <w:r w:rsidRPr="005A0938">
        <w:rPr>
          <w:rFonts w:cs="Times New Roman"/>
        </w:rPr>
        <w:t>, 383–387.</w:t>
      </w:r>
    </w:p>
    <w:p w:rsidR="005A0938" w:rsidRPr="005A0938" w:rsidRDefault="005A0938" w:rsidP="005A0938">
      <w:pPr>
        <w:pStyle w:val="Bibliography"/>
        <w:rPr>
          <w:rFonts w:cs="Times New Roman"/>
        </w:rPr>
      </w:pPr>
      <w:r w:rsidRPr="005A0938">
        <w:rPr>
          <w:rFonts w:cs="Times New Roman"/>
        </w:rPr>
        <w:t xml:space="preserve">OBrien, Eugene, Yingyan Li, and Arturo González. 2006. “Bridge Roughness Index as an Indicator of Bridge Dynamic Amplification.” </w:t>
      </w:r>
      <w:r w:rsidRPr="005A0938">
        <w:rPr>
          <w:rFonts w:cs="Times New Roman"/>
          <w:i/>
          <w:iCs/>
        </w:rPr>
        <w:t>Computers &amp; Structures</w:t>
      </w:r>
      <w:r w:rsidRPr="005A0938">
        <w:rPr>
          <w:rFonts w:cs="Times New Roman"/>
        </w:rPr>
        <w:t xml:space="preserve"> 84 (12):759–769.</w:t>
      </w:r>
    </w:p>
    <w:p w:rsidR="005A0938" w:rsidRPr="005A0938" w:rsidRDefault="005A0938" w:rsidP="005A0938">
      <w:pPr>
        <w:pStyle w:val="Bibliography"/>
        <w:rPr>
          <w:rFonts w:cs="Times New Roman"/>
        </w:rPr>
      </w:pPr>
      <w:r w:rsidRPr="005A0938">
        <w:rPr>
          <w:rFonts w:cs="Times New Roman"/>
        </w:rPr>
        <w:t xml:space="preserve">Park, Young Suk, Dong Ku Shin, and Tae Ju Chung. 2005. “Influence of Road Surface Roughness on Dynamic Impact Factor of Bridge by Full-Scale Dynamic Testing.” </w:t>
      </w:r>
      <w:r w:rsidRPr="005A0938">
        <w:rPr>
          <w:rFonts w:cs="Times New Roman"/>
          <w:i/>
          <w:iCs/>
        </w:rPr>
        <w:t>Canadian Journal of Civil Engineering</w:t>
      </w:r>
      <w:r w:rsidRPr="005A0938">
        <w:rPr>
          <w:rFonts w:cs="Times New Roman"/>
        </w:rPr>
        <w:t xml:space="preserve"> 32 (5):825–829.</w:t>
      </w:r>
    </w:p>
    <w:p w:rsidR="005A0938" w:rsidRPr="005A0938" w:rsidRDefault="005A0938" w:rsidP="005A0938">
      <w:pPr>
        <w:pStyle w:val="Bibliography"/>
        <w:rPr>
          <w:rFonts w:cs="Times New Roman"/>
        </w:rPr>
      </w:pPr>
      <w:r w:rsidRPr="005A0938">
        <w:rPr>
          <w:rFonts w:cs="Times New Roman"/>
        </w:rPr>
        <w:t xml:space="preserve">Paultre, Patrick, Omar Chaallal, and Jean Proulx. 1992. “Bridge Dynamics and Dynamic Amplification Factors-a Review of Analytical and Experimental Findings.” </w:t>
      </w:r>
      <w:r w:rsidRPr="005A0938">
        <w:rPr>
          <w:rFonts w:cs="Times New Roman"/>
          <w:i/>
          <w:iCs/>
        </w:rPr>
        <w:t>Canadian Journal of Civil Engineering</w:t>
      </w:r>
      <w:r w:rsidRPr="005A0938">
        <w:rPr>
          <w:rFonts w:cs="Times New Roman"/>
        </w:rPr>
        <w:t xml:space="preserve"> 19 (2):260–278.</w:t>
      </w:r>
    </w:p>
    <w:p w:rsidR="005A0938" w:rsidRPr="005A0938" w:rsidRDefault="005A0938" w:rsidP="005A0938">
      <w:pPr>
        <w:pStyle w:val="Bibliography"/>
        <w:rPr>
          <w:rFonts w:cs="Times New Roman"/>
        </w:rPr>
      </w:pPr>
      <w:r w:rsidRPr="005A0938">
        <w:rPr>
          <w:rFonts w:cs="Times New Roman"/>
        </w:rPr>
        <w:t xml:space="preserve">Reiher, H., and F. J. Meister. 1931. “The Effect of Vibration on People.” </w:t>
      </w:r>
      <w:r w:rsidRPr="005A0938">
        <w:rPr>
          <w:rFonts w:cs="Times New Roman"/>
          <w:i/>
          <w:iCs/>
        </w:rPr>
        <w:t>Forschung Auf Dem Gebiete Des Ingenieurwesens</w:t>
      </w:r>
      <w:r w:rsidRPr="005A0938">
        <w:rPr>
          <w:rFonts w:cs="Times New Roman"/>
        </w:rPr>
        <w:t xml:space="preserve"> 2 (11):381–386.</w:t>
      </w:r>
    </w:p>
    <w:p w:rsidR="005A0938" w:rsidRPr="005A0938" w:rsidRDefault="005A0938" w:rsidP="005A0938">
      <w:pPr>
        <w:pStyle w:val="Bibliography"/>
        <w:rPr>
          <w:rFonts w:cs="Times New Roman"/>
        </w:rPr>
      </w:pPr>
      <w:r w:rsidRPr="005A0938">
        <w:rPr>
          <w:rFonts w:cs="Times New Roman"/>
        </w:rPr>
        <w:t xml:space="preserve">Willis, R. 1849. “The Effect Produced by Causing Weights to Travel over Elastic Bars.” </w:t>
      </w:r>
      <w:r w:rsidRPr="005A0938">
        <w:rPr>
          <w:rFonts w:cs="Times New Roman"/>
          <w:i/>
          <w:iCs/>
        </w:rPr>
        <w:t>Report of Commissioners Appointed to Inquire into the Application of Iron to Railway Structures, Appendix, HM Stationery Office, London, UK</w:t>
      </w:r>
      <w:r w:rsidRPr="005A0938">
        <w:rPr>
          <w:rFonts w:cs="Times New Roman"/>
        </w:rPr>
        <w:t>.</w:t>
      </w:r>
    </w:p>
    <w:p w:rsidR="00FF34B6" w:rsidRPr="00FF34B6" w:rsidRDefault="00FF34B6" w:rsidP="00FF34B6">
      <w:r>
        <w:fldChar w:fldCharType="end"/>
      </w:r>
    </w:p>
    <w:sectPr w:rsidR="00FF34B6" w:rsidRPr="00FF34B6" w:rsidSect="005F671F">
      <w:pgSz w:w="12240" w:h="15840"/>
      <w:pgMar w:top="2160" w:right="1800" w:bottom="1440" w:left="1800" w:header="720" w:footer="720" w:gutter="0"/>
      <w:pgNumType w:start="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76731"/>
    <w:multiLevelType w:val="hybridMultilevel"/>
    <w:tmpl w:val="45CE543A"/>
    <w:lvl w:ilvl="0" w:tplc="2CFC4490">
      <w:start w:val="1"/>
      <w:numFmt w:val="lowerLetter"/>
      <w:lvlText w:val="Task 2.%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5C25F0"/>
    <w:multiLevelType w:val="hybridMultilevel"/>
    <w:tmpl w:val="2A2A02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4972B41"/>
    <w:multiLevelType w:val="hybridMultilevel"/>
    <w:tmpl w:val="F06CED8C"/>
    <w:lvl w:ilvl="0" w:tplc="E79CF2F6">
      <w:start w:val="1"/>
      <w:numFmt w:val="lowerLetter"/>
      <w:lvlText w:val="Task 3.%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67B07CD"/>
    <w:multiLevelType w:val="hybridMultilevel"/>
    <w:tmpl w:val="0130DE0C"/>
    <w:lvl w:ilvl="0" w:tplc="C9A20246">
      <w:start w:val="1"/>
      <w:numFmt w:val="lowerLetter"/>
      <w:lvlText w:val="Task 1.%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06C4AE9"/>
    <w:multiLevelType w:val="hybridMultilevel"/>
    <w:tmpl w:val="F12A8CF6"/>
    <w:lvl w:ilvl="0" w:tplc="0240A8DA">
      <w:start w:val="1"/>
      <w:numFmt w:val="lowerLetter"/>
      <w:lvlText w:val="Task 5.%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8936473"/>
    <w:multiLevelType w:val="hybridMultilevel"/>
    <w:tmpl w:val="2B44439C"/>
    <w:lvl w:ilvl="0" w:tplc="141CEA2E">
      <w:start w:val="1"/>
      <w:numFmt w:val="lowerLetter"/>
      <w:lvlText w:val="Task 6.%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AA033D2"/>
    <w:multiLevelType w:val="hybridMultilevel"/>
    <w:tmpl w:val="674C24D4"/>
    <w:lvl w:ilvl="0" w:tplc="E14227E6">
      <w:start w:val="1"/>
      <w:numFmt w:val="lowerLetter"/>
      <w:lvlText w:val="Task 4.%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E561871"/>
    <w:multiLevelType w:val="hybridMultilevel"/>
    <w:tmpl w:val="83221742"/>
    <w:lvl w:ilvl="0" w:tplc="141CEA2E">
      <w:start w:val="1"/>
      <w:numFmt w:val="lowerLetter"/>
      <w:lvlText w:val="Task 6.%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38D4C34"/>
    <w:multiLevelType w:val="hybridMultilevel"/>
    <w:tmpl w:val="35602056"/>
    <w:lvl w:ilvl="0" w:tplc="E79CF2F6">
      <w:start w:val="1"/>
      <w:numFmt w:val="lowerLetter"/>
      <w:lvlText w:val="Task 3.%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58B1562"/>
    <w:multiLevelType w:val="hybridMultilevel"/>
    <w:tmpl w:val="82C8BCFE"/>
    <w:lvl w:ilvl="0" w:tplc="0240A8DA">
      <w:start w:val="1"/>
      <w:numFmt w:val="lowerLetter"/>
      <w:lvlText w:val="Task 5.%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8"/>
  </w:num>
  <w:num w:numId="5">
    <w:abstractNumId w:val="2"/>
  </w:num>
  <w:num w:numId="6">
    <w:abstractNumId w:val="7"/>
  </w:num>
  <w:num w:numId="7">
    <w:abstractNumId w:val="9"/>
  </w:num>
  <w:num w:numId="8">
    <w:abstractNumId w:val="6"/>
  </w:num>
  <w:num w:numId="9">
    <w:abstractNumId w:val="4"/>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5630"/>
    <w:rsid w:val="0000464E"/>
    <w:rsid w:val="0001149D"/>
    <w:rsid w:val="00014644"/>
    <w:rsid w:val="00015358"/>
    <w:rsid w:val="00021605"/>
    <w:rsid w:val="000220D8"/>
    <w:rsid w:val="00036F0E"/>
    <w:rsid w:val="00050BDC"/>
    <w:rsid w:val="00080F83"/>
    <w:rsid w:val="00083C16"/>
    <w:rsid w:val="00085C0E"/>
    <w:rsid w:val="000A3565"/>
    <w:rsid w:val="000D39D2"/>
    <w:rsid w:val="000D5F82"/>
    <w:rsid w:val="00102485"/>
    <w:rsid w:val="00110453"/>
    <w:rsid w:val="001121BA"/>
    <w:rsid w:val="00117B92"/>
    <w:rsid w:val="00122009"/>
    <w:rsid w:val="00124007"/>
    <w:rsid w:val="00124CF3"/>
    <w:rsid w:val="001346F8"/>
    <w:rsid w:val="00157066"/>
    <w:rsid w:val="001574BD"/>
    <w:rsid w:val="00157C54"/>
    <w:rsid w:val="00175C91"/>
    <w:rsid w:val="001761B2"/>
    <w:rsid w:val="001A1693"/>
    <w:rsid w:val="001B3912"/>
    <w:rsid w:val="001B46E5"/>
    <w:rsid w:val="001C0F8C"/>
    <w:rsid w:val="001C25B6"/>
    <w:rsid w:val="001C2F8E"/>
    <w:rsid w:val="001C7F63"/>
    <w:rsid w:val="00203F60"/>
    <w:rsid w:val="00204ADB"/>
    <w:rsid w:val="002322B6"/>
    <w:rsid w:val="00242307"/>
    <w:rsid w:val="00247918"/>
    <w:rsid w:val="00253BD4"/>
    <w:rsid w:val="00255A24"/>
    <w:rsid w:val="002707B7"/>
    <w:rsid w:val="00271575"/>
    <w:rsid w:val="00274141"/>
    <w:rsid w:val="002943DB"/>
    <w:rsid w:val="002D7545"/>
    <w:rsid w:val="002F01D8"/>
    <w:rsid w:val="002F1531"/>
    <w:rsid w:val="002F674D"/>
    <w:rsid w:val="0030426B"/>
    <w:rsid w:val="003069B7"/>
    <w:rsid w:val="0032423F"/>
    <w:rsid w:val="00331D83"/>
    <w:rsid w:val="0034101F"/>
    <w:rsid w:val="0034402C"/>
    <w:rsid w:val="00344E72"/>
    <w:rsid w:val="003459B8"/>
    <w:rsid w:val="00373FA9"/>
    <w:rsid w:val="00384ED4"/>
    <w:rsid w:val="003A0852"/>
    <w:rsid w:val="003A0EB9"/>
    <w:rsid w:val="003A4B36"/>
    <w:rsid w:val="003B1306"/>
    <w:rsid w:val="003D73CE"/>
    <w:rsid w:val="003E4979"/>
    <w:rsid w:val="003F2189"/>
    <w:rsid w:val="00400768"/>
    <w:rsid w:val="00404C00"/>
    <w:rsid w:val="004351D5"/>
    <w:rsid w:val="004848A0"/>
    <w:rsid w:val="004C6822"/>
    <w:rsid w:val="004C7130"/>
    <w:rsid w:val="004E1067"/>
    <w:rsid w:val="004E14BA"/>
    <w:rsid w:val="00500D08"/>
    <w:rsid w:val="00506AE0"/>
    <w:rsid w:val="005204DE"/>
    <w:rsid w:val="00525D57"/>
    <w:rsid w:val="00526330"/>
    <w:rsid w:val="005337F7"/>
    <w:rsid w:val="005620D3"/>
    <w:rsid w:val="00563D2A"/>
    <w:rsid w:val="00571C62"/>
    <w:rsid w:val="0059044C"/>
    <w:rsid w:val="00596E25"/>
    <w:rsid w:val="005A0938"/>
    <w:rsid w:val="005A478E"/>
    <w:rsid w:val="005A7130"/>
    <w:rsid w:val="005B315D"/>
    <w:rsid w:val="005E298A"/>
    <w:rsid w:val="005F44B2"/>
    <w:rsid w:val="005F671F"/>
    <w:rsid w:val="00647FEA"/>
    <w:rsid w:val="00651ECB"/>
    <w:rsid w:val="006526E0"/>
    <w:rsid w:val="0066451C"/>
    <w:rsid w:val="006806EF"/>
    <w:rsid w:val="006A652F"/>
    <w:rsid w:val="006B7236"/>
    <w:rsid w:val="006D0500"/>
    <w:rsid w:val="006E6A0C"/>
    <w:rsid w:val="0074580E"/>
    <w:rsid w:val="007465FC"/>
    <w:rsid w:val="007536F4"/>
    <w:rsid w:val="00787F53"/>
    <w:rsid w:val="00790CD4"/>
    <w:rsid w:val="007B3EA4"/>
    <w:rsid w:val="007F2F78"/>
    <w:rsid w:val="008351CF"/>
    <w:rsid w:val="008809F8"/>
    <w:rsid w:val="0088343D"/>
    <w:rsid w:val="008B3744"/>
    <w:rsid w:val="008D6E15"/>
    <w:rsid w:val="008F012C"/>
    <w:rsid w:val="008F5242"/>
    <w:rsid w:val="008F76EA"/>
    <w:rsid w:val="009065A9"/>
    <w:rsid w:val="00917A2A"/>
    <w:rsid w:val="00920744"/>
    <w:rsid w:val="00962B2E"/>
    <w:rsid w:val="00966AD9"/>
    <w:rsid w:val="00992869"/>
    <w:rsid w:val="009A0F76"/>
    <w:rsid w:val="009C4A2F"/>
    <w:rsid w:val="009C5A67"/>
    <w:rsid w:val="009F2BC8"/>
    <w:rsid w:val="009F509C"/>
    <w:rsid w:val="00A05CCC"/>
    <w:rsid w:val="00A55139"/>
    <w:rsid w:val="00A64D19"/>
    <w:rsid w:val="00A82800"/>
    <w:rsid w:val="00A83457"/>
    <w:rsid w:val="00AC4F2F"/>
    <w:rsid w:val="00AD2E3A"/>
    <w:rsid w:val="00AF41DE"/>
    <w:rsid w:val="00B11172"/>
    <w:rsid w:val="00B14DBD"/>
    <w:rsid w:val="00B16993"/>
    <w:rsid w:val="00B377DA"/>
    <w:rsid w:val="00B41C49"/>
    <w:rsid w:val="00B55235"/>
    <w:rsid w:val="00B97369"/>
    <w:rsid w:val="00BA1514"/>
    <w:rsid w:val="00BD3C36"/>
    <w:rsid w:val="00BE2A65"/>
    <w:rsid w:val="00BF0130"/>
    <w:rsid w:val="00BF5F96"/>
    <w:rsid w:val="00C0013C"/>
    <w:rsid w:val="00C07583"/>
    <w:rsid w:val="00C11475"/>
    <w:rsid w:val="00C4057C"/>
    <w:rsid w:val="00C4213A"/>
    <w:rsid w:val="00C42EE6"/>
    <w:rsid w:val="00C4646B"/>
    <w:rsid w:val="00C633F3"/>
    <w:rsid w:val="00C66D24"/>
    <w:rsid w:val="00C67EB5"/>
    <w:rsid w:val="00C742F6"/>
    <w:rsid w:val="00CA26E9"/>
    <w:rsid w:val="00CD2D19"/>
    <w:rsid w:val="00D00D2A"/>
    <w:rsid w:val="00D37866"/>
    <w:rsid w:val="00D57082"/>
    <w:rsid w:val="00D63C04"/>
    <w:rsid w:val="00D660E0"/>
    <w:rsid w:val="00D738C0"/>
    <w:rsid w:val="00D8248E"/>
    <w:rsid w:val="00D847C2"/>
    <w:rsid w:val="00D96E8D"/>
    <w:rsid w:val="00D9796B"/>
    <w:rsid w:val="00DA3594"/>
    <w:rsid w:val="00DA77A9"/>
    <w:rsid w:val="00DB798F"/>
    <w:rsid w:val="00DC2AD4"/>
    <w:rsid w:val="00DF0CFA"/>
    <w:rsid w:val="00DF33EE"/>
    <w:rsid w:val="00DF43D5"/>
    <w:rsid w:val="00E06B12"/>
    <w:rsid w:val="00E20643"/>
    <w:rsid w:val="00E264F6"/>
    <w:rsid w:val="00E3405D"/>
    <w:rsid w:val="00E4505C"/>
    <w:rsid w:val="00E459A6"/>
    <w:rsid w:val="00E55B08"/>
    <w:rsid w:val="00E57179"/>
    <w:rsid w:val="00E63718"/>
    <w:rsid w:val="00E7004F"/>
    <w:rsid w:val="00E815BB"/>
    <w:rsid w:val="00E92036"/>
    <w:rsid w:val="00EA1C64"/>
    <w:rsid w:val="00ED2CCE"/>
    <w:rsid w:val="00EE0D5E"/>
    <w:rsid w:val="00EE0D60"/>
    <w:rsid w:val="00F0212A"/>
    <w:rsid w:val="00F0395C"/>
    <w:rsid w:val="00F1182A"/>
    <w:rsid w:val="00F35606"/>
    <w:rsid w:val="00F44064"/>
    <w:rsid w:val="00F65979"/>
    <w:rsid w:val="00F75395"/>
    <w:rsid w:val="00F77286"/>
    <w:rsid w:val="00F81BB9"/>
    <w:rsid w:val="00F95630"/>
    <w:rsid w:val="00F970F4"/>
    <w:rsid w:val="00FB25B6"/>
    <w:rsid w:val="00FC3DBC"/>
    <w:rsid w:val="00FF0DA6"/>
    <w:rsid w:val="00FF34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646B"/>
    <w:pPr>
      <w:jc w:val="both"/>
    </w:pPr>
    <w:rPr>
      <w:rFonts w:ascii="Times New Roman" w:hAnsi="Times New Roman"/>
      <w:sz w:val="24"/>
    </w:rPr>
  </w:style>
  <w:style w:type="paragraph" w:styleId="Heading1">
    <w:name w:val="heading 1"/>
    <w:basedOn w:val="Normal"/>
    <w:next w:val="Normal"/>
    <w:link w:val="Heading1Char"/>
    <w:uiPriority w:val="9"/>
    <w:qFormat/>
    <w:rsid w:val="00B41C49"/>
    <w:pPr>
      <w:keepNext/>
      <w:keepLines/>
      <w:spacing w:before="120" w:after="120"/>
      <w:jc w:val="left"/>
      <w:outlineLvl w:val="0"/>
    </w:pPr>
    <w:rPr>
      <w:rFonts w:asciiTheme="majorHAnsi" w:eastAsiaTheme="majorEastAsia" w:hAnsiTheme="majorHAnsi" w:cstheme="majorBidi"/>
      <w:b/>
      <w:bCs/>
      <w:sz w:val="32"/>
      <w:szCs w:val="28"/>
    </w:rPr>
  </w:style>
  <w:style w:type="paragraph" w:styleId="Heading2">
    <w:name w:val="heading 2"/>
    <w:basedOn w:val="Normal"/>
    <w:next w:val="Normal"/>
    <w:link w:val="Heading2Char"/>
    <w:uiPriority w:val="9"/>
    <w:unhideWhenUsed/>
    <w:qFormat/>
    <w:rsid w:val="00C11475"/>
    <w:pPr>
      <w:keepNext/>
      <w:keepLines/>
      <w:spacing w:before="200" w:after="120"/>
      <w:jc w:val="left"/>
      <w:outlineLvl w:val="1"/>
    </w:pPr>
    <w:rPr>
      <w:rFonts w:asciiTheme="majorHAnsi" w:eastAsiaTheme="majorEastAsia" w:hAnsiTheme="majorHAnsi"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768"/>
    <w:pPr>
      <w:pBdr>
        <w:bottom w:val="single" w:sz="8" w:space="4" w:color="auto"/>
      </w:pBdr>
      <w:spacing w:after="300" w:line="240" w:lineRule="auto"/>
      <w:contextualSpacing/>
      <w:jc w:val="right"/>
    </w:pPr>
    <w:rPr>
      <w:rFonts w:asciiTheme="majorHAnsi" w:eastAsiaTheme="majorEastAsia" w:hAnsiTheme="majorHAnsi" w:cstheme="majorBidi"/>
      <w:spacing w:val="5"/>
      <w:kern w:val="28"/>
      <w:sz w:val="52"/>
      <w:szCs w:val="52"/>
    </w:rPr>
  </w:style>
  <w:style w:type="character" w:customStyle="1" w:styleId="TitleChar">
    <w:name w:val="Title Char"/>
    <w:basedOn w:val="DefaultParagraphFont"/>
    <w:link w:val="Title"/>
    <w:uiPriority w:val="10"/>
    <w:rsid w:val="00400768"/>
    <w:rPr>
      <w:rFonts w:asciiTheme="majorHAnsi" w:eastAsiaTheme="majorEastAsia" w:hAnsiTheme="majorHAnsi" w:cstheme="majorBidi"/>
      <w:spacing w:val="5"/>
      <w:kern w:val="28"/>
      <w:sz w:val="52"/>
      <w:szCs w:val="52"/>
    </w:rPr>
  </w:style>
  <w:style w:type="character" w:styleId="Strong">
    <w:name w:val="Strong"/>
    <w:basedOn w:val="DefaultParagraphFont"/>
    <w:uiPriority w:val="22"/>
    <w:qFormat/>
    <w:rsid w:val="00400768"/>
    <w:rPr>
      <w:b/>
      <w:bCs/>
      <w:sz w:val="28"/>
    </w:rPr>
  </w:style>
  <w:style w:type="paragraph" w:styleId="NoSpacing">
    <w:name w:val="No Spacing"/>
    <w:uiPriority w:val="1"/>
    <w:qFormat/>
    <w:rsid w:val="00400768"/>
    <w:pPr>
      <w:spacing w:after="0" w:line="240" w:lineRule="auto"/>
    </w:pPr>
  </w:style>
  <w:style w:type="character" w:styleId="Hyperlink">
    <w:name w:val="Hyperlink"/>
    <w:basedOn w:val="DefaultParagraphFont"/>
    <w:uiPriority w:val="99"/>
    <w:unhideWhenUsed/>
    <w:rsid w:val="00400768"/>
    <w:rPr>
      <w:color w:val="0000FF" w:themeColor="hyperlink"/>
      <w:u w:val="single"/>
    </w:rPr>
  </w:style>
  <w:style w:type="character" w:customStyle="1" w:styleId="Heading1Char">
    <w:name w:val="Heading 1 Char"/>
    <w:basedOn w:val="DefaultParagraphFont"/>
    <w:link w:val="Heading1"/>
    <w:uiPriority w:val="9"/>
    <w:rsid w:val="00B41C4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C11475"/>
    <w:rPr>
      <w:rFonts w:asciiTheme="majorHAnsi" w:eastAsiaTheme="majorEastAsia" w:hAnsiTheme="majorHAnsi" w:cstheme="majorBidi"/>
      <w:b/>
      <w:bCs/>
      <w:sz w:val="26"/>
      <w:szCs w:val="26"/>
    </w:rPr>
  </w:style>
  <w:style w:type="character" w:styleId="IntenseReference">
    <w:name w:val="Intense Reference"/>
    <w:basedOn w:val="DefaultParagraphFont"/>
    <w:uiPriority w:val="32"/>
    <w:qFormat/>
    <w:rsid w:val="00D63C04"/>
    <w:rPr>
      <w:b/>
      <w:bCs/>
      <w:smallCaps/>
      <w:color w:val="C0504D" w:themeColor="accent2"/>
      <w:spacing w:val="5"/>
      <w:u w:val="single"/>
    </w:rPr>
  </w:style>
  <w:style w:type="paragraph" w:customStyle="1" w:styleId="AnonHeading">
    <w:name w:val="Anon_Heading"/>
    <w:basedOn w:val="Heading1"/>
    <w:link w:val="AnonHeadingChar"/>
    <w:qFormat/>
    <w:rsid w:val="00B11172"/>
  </w:style>
  <w:style w:type="paragraph" w:styleId="ListParagraph">
    <w:name w:val="List Paragraph"/>
    <w:basedOn w:val="Normal"/>
    <w:uiPriority w:val="34"/>
    <w:qFormat/>
    <w:rsid w:val="00080F83"/>
    <w:pPr>
      <w:spacing w:before="120"/>
      <w:ind w:left="720"/>
    </w:pPr>
    <w:rPr>
      <w:rFonts w:asciiTheme="minorHAnsi" w:hAnsiTheme="minorHAnsi"/>
    </w:rPr>
  </w:style>
  <w:style w:type="character" w:customStyle="1" w:styleId="AnonHeadingChar">
    <w:name w:val="Anon_Heading Char"/>
    <w:basedOn w:val="Heading1Char"/>
    <w:link w:val="AnonHeading"/>
    <w:rsid w:val="00B11172"/>
    <w:rPr>
      <w:rFonts w:asciiTheme="majorHAnsi" w:eastAsiaTheme="majorEastAsia" w:hAnsiTheme="majorHAnsi" w:cstheme="majorBidi"/>
      <w:b/>
      <w:bCs/>
      <w:sz w:val="44"/>
      <w:szCs w:val="28"/>
    </w:rPr>
  </w:style>
  <w:style w:type="paragraph" w:styleId="TOC2">
    <w:name w:val="toc 2"/>
    <w:basedOn w:val="Normal"/>
    <w:next w:val="Normal"/>
    <w:autoRedefine/>
    <w:uiPriority w:val="39"/>
    <w:unhideWhenUsed/>
    <w:rsid w:val="00B11172"/>
    <w:pPr>
      <w:spacing w:after="100"/>
      <w:ind w:left="260"/>
    </w:pPr>
  </w:style>
  <w:style w:type="paragraph" w:styleId="TOC1">
    <w:name w:val="toc 1"/>
    <w:basedOn w:val="Normal"/>
    <w:next w:val="Normal"/>
    <w:autoRedefine/>
    <w:uiPriority w:val="39"/>
    <w:unhideWhenUsed/>
    <w:rsid w:val="00B11172"/>
    <w:pPr>
      <w:spacing w:after="100"/>
    </w:pPr>
  </w:style>
  <w:style w:type="paragraph" w:styleId="Bibliography">
    <w:name w:val="Bibliography"/>
    <w:basedOn w:val="Normal"/>
    <w:next w:val="Normal"/>
    <w:uiPriority w:val="37"/>
    <w:unhideWhenUsed/>
    <w:rsid w:val="00FF34B6"/>
    <w:pPr>
      <w:spacing w:after="0" w:line="240" w:lineRule="auto"/>
      <w:ind w:left="720" w:hanging="720"/>
    </w:pPr>
  </w:style>
  <w:style w:type="character" w:styleId="PlaceholderText">
    <w:name w:val="Placeholder Text"/>
    <w:basedOn w:val="DefaultParagraphFont"/>
    <w:uiPriority w:val="99"/>
    <w:semiHidden/>
    <w:rsid w:val="00D738C0"/>
    <w:rPr>
      <w:color w:val="808080"/>
    </w:rPr>
  </w:style>
  <w:style w:type="paragraph" w:styleId="BalloonText">
    <w:name w:val="Balloon Text"/>
    <w:basedOn w:val="Normal"/>
    <w:link w:val="BalloonTextChar"/>
    <w:uiPriority w:val="99"/>
    <w:semiHidden/>
    <w:unhideWhenUsed/>
    <w:rsid w:val="00D738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38C0"/>
    <w:rPr>
      <w:rFonts w:ascii="Tahoma" w:hAnsi="Tahoma" w:cs="Tahoma"/>
      <w:sz w:val="16"/>
      <w:szCs w:val="16"/>
    </w:rPr>
  </w:style>
  <w:style w:type="character" w:styleId="CommentReference">
    <w:name w:val="annotation reference"/>
    <w:basedOn w:val="DefaultParagraphFont"/>
    <w:uiPriority w:val="99"/>
    <w:semiHidden/>
    <w:unhideWhenUsed/>
    <w:rsid w:val="005A0938"/>
    <w:rPr>
      <w:sz w:val="16"/>
      <w:szCs w:val="16"/>
    </w:rPr>
  </w:style>
  <w:style w:type="paragraph" w:styleId="CommentText">
    <w:name w:val="annotation text"/>
    <w:basedOn w:val="Normal"/>
    <w:link w:val="CommentTextChar"/>
    <w:uiPriority w:val="99"/>
    <w:semiHidden/>
    <w:unhideWhenUsed/>
    <w:rsid w:val="005A0938"/>
    <w:pPr>
      <w:spacing w:after="160" w:line="240" w:lineRule="auto"/>
      <w:jc w:val="left"/>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5A0938"/>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646B"/>
    <w:pPr>
      <w:jc w:val="both"/>
    </w:pPr>
    <w:rPr>
      <w:rFonts w:ascii="Times New Roman" w:hAnsi="Times New Roman"/>
      <w:sz w:val="24"/>
    </w:rPr>
  </w:style>
  <w:style w:type="paragraph" w:styleId="Heading1">
    <w:name w:val="heading 1"/>
    <w:basedOn w:val="Normal"/>
    <w:next w:val="Normal"/>
    <w:link w:val="Heading1Char"/>
    <w:uiPriority w:val="9"/>
    <w:qFormat/>
    <w:rsid w:val="00B41C49"/>
    <w:pPr>
      <w:keepNext/>
      <w:keepLines/>
      <w:spacing w:before="120" w:after="120"/>
      <w:jc w:val="left"/>
      <w:outlineLvl w:val="0"/>
    </w:pPr>
    <w:rPr>
      <w:rFonts w:asciiTheme="majorHAnsi" w:eastAsiaTheme="majorEastAsia" w:hAnsiTheme="majorHAnsi" w:cstheme="majorBidi"/>
      <w:b/>
      <w:bCs/>
      <w:sz w:val="32"/>
      <w:szCs w:val="28"/>
    </w:rPr>
  </w:style>
  <w:style w:type="paragraph" w:styleId="Heading2">
    <w:name w:val="heading 2"/>
    <w:basedOn w:val="Normal"/>
    <w:next w:val="Normal"/>
    <w:link w:val="Heading2Char"/>
    <w:uiPriority w:val="9"/>
    <w:unhideWhenUsed/>
    <w:qFormat/>
    <w:rsid w:val="00C11475"/>
    <w:pPr>
      <w:keepNext/>
      <w:keepLines/>
      <w:spacing w:before="200" w:after="120"/>
      <w:jc w:val="left"/>
      <w:outlineLvl w:val="1"/>
    </w:pPr>
    <w:rPr>
      <w:rFonts w:asciiTheme="majorHAnsi" w:eastAsiaTheme="majorEastAsia" w:hAnsiTheme="majorHAnsi"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768"/>
    <w:pPr>
      <w:pBdr>
        <w:bottom w:val="single" w:sz="8" w:space="4" w:color="auto"/>
      </w:pBdr>
      <w:spacing w:after="300" w:line="240" w:lineRule="auto"/>
      <w:contextualSpacing/>
      <w:jc w:val="right"/>
    </w:pPr>
    <w:rPr>
      <w:rFonts w:asciiTheme="majorHAnsi" w:eastAsiaTheme="majorEastAsia" w:hAnsiTheme="majorHAnsi" w:cstheme="majorBidi"/>
      <w:spacing w:val="5"/>
      <w:kern w:val="28"/>
      <w:sz w:val="52"/>
      <w:szCs w:val="52"/>
    </w:rPr>
  </w:style>
  <w:style w:type="character" w:customStyle="1" w:styleId="TitleChar">
    <w:name w:val="Title Char"/>
    <w:basedOn w:val="DefaultParagraphFont"/>
    <w:link w:val="Title"/>
    <w:uiPriority w:val="10"/>
    <w:rsid w:val="00400768"/>
    <w:rPr>
      <w:rFonts w:asciiTheme="majorHAnsi" w:eastAsiaTheme="majorEastAsia" w:hAnsiTheme="majorHAnsi" w:cstheme="majorBidi"/>
      <w:spacing w:val="5"/>
      <w:kern w:val="28"/>
      <w:sz w:val="52"/>
      <w:szCs w:val="52"/>
    </w:rPr>
  </w:style>
  <w:style w:type="character" w:styleId="Strong">
    <w:name w:val="Strong"/>
    <w:basedOn w:val="DefaultParagraphFont"/>
    <w:uiPriority w:val="22"/>
    <w:qFormat/>
    <w:rsid w:val="00400768"/>
    <w:rPr>
      <w:b/>
      <w:bCs/>
      <w:sz w:val="28"/>
    </w:rPr>
  </w:style>
  <w:style w:type="paragraph" w:styleId="NoSpacing">
    <w:name w:val="No Spacing"/>
    <w:uiPriority w:val="1"/>
    <w:qFormat/>
    <w:rsid w:val="00400768"/>
    <w:pPr>
      <w:spacing w:after="0" w:line="240" w:lineRule="auto"/>
    </w:pPr>
  </w:style>
  <w:style w:type="character" w:styleId="Hyperlink">
    <w:name w:val="Hyperlink"/>
    <w:basedOn w:val="DefaultParagraphFont"/>
    <w:uiPriority w:val="99"/>
    <w:unhideWhenUsed/>
    <w:rsid w:val="00400768"/>
    <w:rPr>
      <w:color w:val="0000FF" w:themeColor="hyperlink"/>
      <w:u w:val="single"/>
    </w:rPr>
  </w:style>
  <w:style w:type="character" w:customStyle="1" w:styleId="Heading1Char">
    <w:name w:val="Heading 1 Char"/>
    <w:basedOn w:val="DefaultParagraphFont"/>
    <w:link w:val="Heading1"/>
    <w:uiPriority w:val="9"/>
    <w:rsid w:val="00B41C4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C11475"/>
    <w:rPr>
      <w:rFonts w:asciiTheme="majorHAnsi" w:eastAsiaTheme="majorEastAsia" w:hAnsiTheme="majorHAnsi" w:cstheme="majorBidi"/>
      <w:b/>
      <w:bCs/>
      <w:sz w:val="26"/>
      <w:szCs w:val="26"/>
    </w:rPr>
  </w:style>
  <w:style w:type="character" w:styleId="IntenseReference">
    <w:name w:val="Intense Reference"/>
    <w:basedOn w:val="DefaultParagraphFont"/>
    <w:uiPriority w:val="32"/>
    <w:qFormat/>
    <w:rsid w:val="00D63C04"/>
    <w:rPr>
      <w:b/>
      <w:bCs/>
      <w:smallCaps/>
      <w:color w:val="C0504D" w:themeColor="accent2"/>
      <w:spacing w:val="5"/>
      <w:u w:val="single"/>
    </w:rPr>
  </w:style>
  <w:style w:type="paragraph" w:customStyle="1" w:styleId="AnonHeading">
    <w:name w:val="Anon_Heading"/>
    <w:basedOn w:val="Heading1"/>
    <w:link w:val="AnonHeadingChar"/>
    <w:qFormat/>
    <w:rsid w:val="00B11172"/>
  </w:style>
  <w:style w:type="paragraph" w:styleId="ListParagraph">
    <w:name w:val="List Paragraph"/>
    <w:basedOn w:val="Normal"/>
    <w:uiPriority w:val="34"/>
    <w:qFormat/>
    <w:rsid w:val="00080F83"/>
    <w:pPr>
      <w:spacing w:before="120"/>
      <w:ind w:left="720"/>
    </w:pPr>
    <w:rPr>
      <w:rFonts w:asciiTheme="minorHAnsi" w:hAnsiTheme="minorHAnsi"/>
    </w:rPr>
  </w:style>
  <w:style w:type="character" w:customStyle="1" w:styleId="AnonHeadingChar">
    <w:name w:val="Anon_Heading Char"/>
    <w:basedOn w:val="Heading1Char"/>
    <w:link w:val="AnonHeading"/>
    <w:rsid w:val="00B11172"/>
    <w:rPr>
      <w:rFonts w:asciiTheme="majorHAnsi" w:eastAsiaTheme="majorEastAsia" w:hAnsiTheme="majorHAnsi" w:cstheme="majorBidi"/>
      <w:b/>
      <w:bCs/>
      <w:sz w:val="44"/>
      <w:szCs w:val="28"/>
    </w:rPr>
  </w:style>
  <w:style w:type="paragraph" w:styleId="TOC2">
    <w:name w:val="toc 2"/>
    <w:basedOn w:val="Normal"/>
    <w:next w:val="Normal"/>
    <w:autoRedefine/>
    <w:uiPriority w:val="39"/>
    <w:unhideWhenUsed/>
    <w:rsid w:val="00B11172"/>
    <w:pPr>
      <w:spacing w:after="100"/>
      <w:ind w:left="260"/>
    </w:pPr>
  </w:style>
  <w:style w:type="paragraph" w:styleId="TOC1">
    <w:name w:val="toc 1"/>
    <w:basedOn w:val="Normal"/>
    <w:next w:val="Normal"/>
    <w:autoRedefine/>
    <w:uiPriority w:val="39"/>
    <w:unhideWhenUsed/>
    <w:rsid w:val="00B11172"/>
    <w:pPr>
      <w:spacing w:after="100"/>
    </w:pPr>
  </w:style>
  <w:style w:type="paragraph" w:styleId="Bibliography">
    <w:name w:val="Bibliography"/>
    <w:basedOn w:val="Normal"/>
    <w:next w:val="Normal"/>
    <w:uiPriority w:val="37"/>
    <w:unhideWhenUsed/>
    <w:rsid w:val="00FF34B6"/>
    <w:pPr>
      <w:spacing w:after="0" w:line="240" w:lineRule="auto"/>
      <w:ind w:left="720" w:hanging="720"/>
    </w:pPr>
  </w:style>
  <w:style w:type="character" w:styleId="PlaceholderText">
    <w:name w:val="Placeholder Text"/>
    <w:basedOn w:val="DefaultParagraphFont"/>
    <w:uiPriority w:val="99"/>
    <w:semiHidden/>
    <w:rsid w:val="00D738C0"/>
    <w:rPr>
      <w:color w:val="808080"/>
    </w:rPr>
  </w:style>
  <w:style w:type="paragraph" w:styleId="BalloonText">
    <w:name w:val="Balloon Text"/>
    <w:basedOn w:val="Normal"/>
    <w:link w:val="BalloonTextChar"/>
    <w:uiPriority w:val="99"/>
    <w:semiHidden/>
    <w:unhideWhenUsed/>
    <w:rsid w:val="00D738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38C0"/>
    <w:rPr>
      <w:rFonts w:ascii="Tahoma" w:hAnsi="Tahoma" w:cs="Tahoma"/>
      <w:sz w:val="16"/>
      <w:szCs w:val="16"/>
    </w:rPr>
  </w:style>
  <w:style w:type="character" w:styleId="CommentReference">
    <w:name w:val="annotation reference"/>
    <w:basedOn w:val="DefaultParagraphFont"/>
    <w:uiPriority w:val="99"/>
    <w:semiHidden/>
    <w:unhideWhenUsed/>
    <w:rsid w:val="005A0938"/>
    <w:rPr>
      <w:sz w:val="16"/>
      <w:szCs w:val="16"/>
    </w:rPr>
  </w:style>
  <w:style w:type="paragraph" w:styleId="CommentText">
    <w:name w:val="annotation text"/>
    <w:basedOn w:val="Normal"/>
    <w:link w:val="CommentTextChar"/>
    <w:uiPriority w:val="99"/>
    <w:semiHidden/>
    <w:unhideWhenUsed/>
    <w:rsid w:val="005A0938"/>
    <w:pPr>
      <w:spacing w:after="160" w:line="240" w:lineRule="auto"/>
      <w:jc w:val="left"/>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5A0938"/>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jbbraley@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95B6E4-FB36-4ADC-8CEF-BF1AFA9CC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68</TotalTime>
  <Pages>19</Pages>
  <Words>10321</Words>
  <Characters>58832</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690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aley</dc:creator>
  <cp:lastModifiedBy>John Braley</cp:lastModifiedBy>
  <cp:revision>41</cp:revision>
  <dcterms:created xsi:type="dcterms:W3CDTF">2017-10-05T16:27:00Z</dcterms:created>
  <dcterms:modified xsi:type="dcterms:W3CDTF">2018-01-19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8YwfTvEf"/&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noteType" value="0"/&gt;&lt;/prefs&gt;&lt;/data&gt;</vt:lpwstr>
  </property>
</Properties>
</file>